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0CB2DC" w14:textId="77777777" w:rsidR="008625A2" w:rsidRPr="00FA1F4B" w:rsidRDefault="008625A2" w:rsidP="00E47071">
      <w:pPr>
        <w:pStyle w:val="Heading1"/>
        <w:spacing w:line="480" w:lineRule="auto"/>
      </w:pPr>
      <w:bookmarkStart w:id="0" w:name="_Toc89553182"/>
      <w:bookmarkStart w:id="1" w:name="_Toc97132223"/>
      <w:r w:rsidRPr="00FA1F4B">
        <w:t>DAFTAR PUSTAKA</w:t>
      </w:r>
      <w:bookmarkEnd w:id="0"/>
      <w:bookmarkEnd w:id="1"/>
    </w:p>
    <w:p w14:paraId="0E3690BF" w14:textId="77777777" w:rsidR="00591F0D" w:rsidRPr="00686515" w:rsidRDefault="00646D3A" w:rsidP="004F6571">
      <w:pPr>
        <w:suppressLineNumbers/>
        <w:spacing w:line="240" w:lineRule="auto"/>
        <w:jc w:val="both"/>
        <w:rPr>
          <w:rFonts w:ascii="Times New Roman" w:hAnsi="Times New Roman"/>
          <w:bCs/>
          <w:sz w:val="24"/>
          <w:szCs w:val="24"/>
        </w:rPr>
      </w:pPr>
      <w:r w:rsidRPr="00686515">
        <w:rPr>
          <w:rFonts w:ascii="Times New Roman" w:hAnsi="Times New Roman"/>
          <w:b/>
          <w:sz w:val="24"/>
          <w:szCs w:val="24"/>
        </w:rPr>
        <w:t>Sumber Buku:</w:t>
      </w:r>
    </w:p>
    <w:p w14:paraId="11DD735C" w14:textId="5EB1C4A6" w:rsidR="00712BE5" w:rsidRPr="00686515" w:rsidRDefault="00226F04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bCs/>
          <w:sz w:val="24"/>
          <w:szCs w:val="24"/>
        </w:rPr>
        <w:fldChar w:fldCharType="begin" w:fldLock="1"/>
      </w:r>
      <w:r w:rsidRPr="00686515">
        <w:rPr>
          <w:rFonts w:ascii="Times New Roman" w:hAnsi="Times New Roman"/>
          <w:bCs/>
          <w:sz w:val="24"/>
          <w:szCs w:val="24"/>
        </w:rPr>
        <w:instrText xml:space="preserve">ADDIN Mendeley Bibliography CSL_BIBLIOGRAPHY </w:instrText>
      </w:r>
      <w:r w:rsidRPr="00686515">
        <w:rPr>
          <w:rFonts w:ascii="Times New Roman" w:hAnsi="Times New Roman"/>
          <w:bCs/>
          <w:sz w:val="24"/>
          <w:szCs w:val="24"/>
        </w:rPr>
        <w:fldChar w:fldCharType="separate"/>
      </w:r>
      <w:r w:rsidR="00712BE5" w:rsidRPr="00686515">
        <w:rPr>
          <w:rFonts w:ascii="Times New Roman" w:hAnsi="Times New Roman"/>
          <w:noProof/>
          <w:sz w:val="24"/>
          <w:szCs w:val="24"/>
        </w:rPr>
        <w:t xml:space="preserve">Darmawan. 2020. </w:t>
      </w:r>
      <w:r w:rsidR="00712BE5" w:rsidRPr="00686515">
        <w:rPr>
          <w:rFonts w:ascii="Times New Roman" w:hAnsi="Times New Roman"/>
          <w:i/>
          <w:iCs/>
          <w:noProof/>
          <w:sz w:val="24"/>
          <w:szCs w:val="24"/>
        </w:rPr>
        <w:t>Dasar-Dasar Memahami Rasio &amp; Laporan Keuangan</w:t>
      </w:r>
      <w:r w:rsidR="00712BE5" w:rsidRPr="00686515">
        <w:rPr>
          <w:rFonts w:ascii="Times New Roman" w:hAnsi="Times New Roman"/>
          <w:noProof/>
          <w:sz w:val="24"/>
          <w:szCs w:val="24"/>
        </w:rPr>
        <w:t>. Yogyakarta: UNY Press.</w:t>
      </w:r>
    </w:p>
    <w:p w14:paraId="779F5B6C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Fahmi, Irham. 2017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Kinerja Keuangan</w:t>
      </w:r>
      <w:r w:rsidRPr="00686515">
        <w:rPr>
          <w:rFonts w:ascii="Times New Roman" w:hAnsi="Times New Roman"/>
          <w:noProof/>
          <w:sz w:val="24"/>
          <w:szCs w:val="24"/>
        </w:rPr>
        <w:t>. Bandung: ALFABETA.</w:t>
      </w:r>
    </w:p>
    <w:p w14:paraId="3783379E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Harahap, Sofyan Syarif. 2016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Kritis Atas Laporan Keuangan</w:t>
      </w:r>
      <w:r w:rsidRPr="00686515">
        <w:rPr>
          <w:rFonts w:ascii="Times New Roman" w:hAnsi="Times New Roman"/>
          <w:noProof/>
          <w:sz w:val="24"/>
          <w:szCs w:val="24"/>
        </w:rPr>
        <w:t>. Jakarta: Rajawali Pers.</w:t>
      </w:r>
    </w:p>
    <w:p w14:paraId="3FF98C21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Hidayat, Wastam Wahyu. 2018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Dasar-Dasar Analisa Laporan Keuangan</w:t>
      </w:r>
      <w:r w:rsidRPr="00686515">
        <w:rPr>
          <w:rFonts w:ascii="Times New Roman" w:hAnsi="Times New Roman"/>
          <w:noProof/>
          <w:sz w:val="24"/>
          <w:szCs w:val="24"/>
        </w:rPr>
        <w:t>. Kab. Ponorogo: Uwais Inspirasi Indonesia.</w:t>
      </w:r>
    </w:p>
    <w:p w14:paraId="7EB47155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Kariyoto. 2017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a Laporan Keuangan</w:t>
      </w:r>
      <w:r w:rsidRPr="00686515">
        <w:rPr>
          <w:rFonts w:ascii="Times New Roman" w:hAnsi="Times New Roman"/>
          <w:noProof/>
          <w:sz w:val="24"/>
          <w:szCs w:val="24"/>
        </w:rPr>
        <w:t>. Malang: Universitas Brawijaya Press.</w:t>
      </w:r>
    </w:p>
    <w:p w14:paraId="6B6CC98E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Kasmir. 2018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686515">
        <w:rPr>
          <w:rFonts w:ascii="Times New Roman" w:hAnsi="Times New Roman"/>
          <w:noProof/>
          <w:sz w:val="24"/>
          <w:szCs w:val="24"/>
        </w:rPr>
        <w:t>. Depok: Rajawali Pers.</w:t>
      </w:r>
    </w:p>
    <w:p w14:paraId="477D3A35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Prihadi, Toto. 2019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Laporan Keuangan Konsep Dan Aplikasi</w:t>
      </w:r>
      <w:r w:rsidRPr="00686515">
        <w:rPr>
          <w:rFonts w:ascii="Times New Roman" w:hAnsi="Times New Roman"/>
          <w:noProof/>
          <w:sz w:val="24"/>
          <w:szCs w:val="24"/>
        </w:rPr>
        <w:t>. Jakarta: Gramedia.</w:t>
      </w:r>
    </w:p>
    <w:p w14:paraId="2A2ED334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Septiana, Aldila. 2019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Laporan Keuangan Konsep Dasar Dan Deskripsi Laporan Keuangan</w:t>
      </w:r>
      <w:r w:rsidRPr="00686515">
        <w:rPr>
          <w:rFonts w:ascii="Times New Roman" w:hAnsi="Times New Roman"/>
          <w:noProof/>
          <w:sz w:val="24"/>
          <w:szCs w:val="24"/>
        </w:rPr>
        <w:t>. Pamekasan: DUTA MEDIA PUBLISHING.</w:t>
      </w:r>
    </w:p>
    <w:p w14:paraId="61694476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Sugiyono. 2018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686515">
        <w:rPr>
          <w:rFonts w:ascii="Times New Roman" w:hAnsi="Times New Roman"/>
          <w:noProof/>
          <w:sz w:val="24"/>
          <w:szCs w:val="24"/>
        </w:rPr>
        <w:t>. Bandung: ALFABETA.</w:t>
      </w:r>
    </w:p>
    <w:p w14:paraId="1E744327" w14:textId="77777777" w:rsidR="00712BE5" w:rsidRPr="00686515" w:rsidRDefault="00712BE5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86515">
        <w:rPr>
          <w:rFonts w:ascii="Times New Roman" w:hAnsi="Times New Roman"/>
          <w:noProof/>
          <w:sz w:val="24"/>
          <w:szCs w:val="24"/>
        </w:rPr>
        <w:t xml:space="preserve">Sujarweni, V. Wiratna. 2020. </w:t>
      </w:r>
      <w:r w:rsidRPr="00686515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686515">
        <w:rPr>
          <w:rFonts w:ascii="Times New Roman" w:hAnsi="Times New Roman"/>
          <w:noProof/>
          <w:sz w:val="24"/>
          <w:szCs w:val="24"/>
        </w:rPr>
        <w:t>. Yogyakarta: PUSTAKA BARU PRESS.</w:t>
      </w:r>
    </w:p>
    <w:p w14:paraId="71D1FDBE" w14:textId="1BA6DF1D" w:rsidR="0012753C" w:rsidRPr="00686515" w:rsidRDefault="00226F04" w:rsidP="004F657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686515">
        <w:rPr>
          <w:rFonts w:ascii="Times New Roman" w:hAnsi="Times New Roman"/>
          <w:bCs/>
          <w:sz w:val="24"/>
          <w:szCs w:val="24"/>
        </w:rPr>
        <w:fldChar w:fldCharType="end"/>
      </w:r>
      <w:r w:rsidR="00E42B6E" w:rsidRPr="00686515">
        <w:rPr>
          <w:rFonts w:ascii="Times New Roman" w:hAnsi="Times New Roman"/>
          <w:b/>
          <w:sz w:val="24"/>
          <w:szCs w:val="24"/>
        </w:rPr>
        <w:t>Sumber Lainnya:</w:t>
      </w:r>
    </w:p>
    <w:p w14:paraId="69A0A9DC" w14:textId="5058EA07" w:rsidR="00686515" w:rsidRPr="00686515" w:rsidRDefault="00686515" w:rsidP="004F6571">
      <w:pPr>
        <w:pStyle w:val="NormalWeb"/>
        <w:spacing w:before="0" w:beforeAutospacing="0"/>
        <w:ind w:left="709" w:hanging="709"/>
        <w:jc w:val="both"/>
      </w:pPr>
      <w:r w:rsidRPr="00686515">
        <w:t xml:space="preserve">Dwigiyaningtias, Rahmah. 2020. </w:t>
      </w:r>
      <w:r w:rsidRPr="006F4A9B">
        <w:rPr>
          <w:i/>
          <w:iCs/>
        </w:rPr>
        <w:t>Analisis Laporan Keuangan Dalam Mengukur Tingkat Likuiditas Pada PT Nirwana Alabare Garment Periode 2016-2018</w:t>
      </w:r>
      <w:r w:rsidRPr="00686515">
        <w:t xml:space="preserve">. Skripsi diterbitkan. Bandung: FISIP-Administrasi Bisnis Universitas Pasundan. </w:t>
      </w:r>
    </w:p>
    <w:p w14:paraId="200058B6" w14:textId="181E9E03" w:rsidR="00A96A47" w:rsidRPr="00686515" w:rsidRDefault="00A96A47" w:rsidP="004F6571">
      <w:pPr>
        <w:pStyle w:val="NormalWeb"/>
        <w:spacing w:before="0" w:beforeAutospacing="0"/>
        <w:ind w:left="709" w:hanging="709"/>
        <w:jc w:val="both"/>
      </w:pPr>
      <w:r w:rsidRPr="00686515">
        <w:t xml:space="preserve">Hudurrachim, Hudan. 2020. </w:t>
      </w:r>
      <w:r w:rsidRPr="00686515">
        <w:rPr>
          <w:i/>
          <w:iCs/>
        </w:rPr>
        <w:t>Analisis Laporan Keuangan Untuk Mengukur Tingkat Likuiditas Pada Bank Mega Tbk Periode 2015-2017</w:t>
      </w:r>
      <w:r w:rsidRPr="00686515">
        <w:t>.</w:t>
      </w:r>
      <w:r w:rsidR="002F6FBA" w:rsidRPr="00686515">
        <w:t xml:space="preserve"> </w:t>
      </w:r>
      <w:r w:rsidRPr="00686515">
        <w:t>Skripsi diterbitkan. Bandung:</w:t>
      </w:r>
      <w:r w:rsidR="002F6FBA" w:rsidRPr="00686515">
        <w:t xml:space="preserve"> </w:t>
      </w:r>
      <w:r w:rsidRPr="00686515">
        <w:t>F</w:t>
      </w:r>
      <w:r w:rsidR="002F6FBA" w:rsidRPr="00686515">
        <w:t>ISIP</w:t>
      </w:r>
      <w:r w:rsidRPr="00686515">
        <w:t>-Administrasi Bisnis Universitas Pasundan.</w:t>
      </w:r>
    </w:p>
    <w:p w14:paraId="5A142D45" w14:textId="0DB231DF" w:rsidR="00686515" w:rsidRDefault="00E10881" w:rsidP="004F6571">
      <w:pPr>
        <w:pStyle w:val="NormalWeb"/>
        <w:spacing w:before="0" w:beforeAutospacing="0"/>
        <w:ind w:left="709" w:hanging="709"/>
        <w:jc w:val="both"/>
      </w:pPr>
      <w:r w:rsidRPr="00686515">
        <w:t xml:space="preserve">Hizbullah, Salman. 2017. </w:t>
      </w:r>
      <w:r w:rsidRPr="00686515">
        <w:rPr>
          <w:i/>
          <w:iCs/>
        </w:rPr>
        <w:t>Analisis Laporan Keuangan Dalam Mengukur Tingkat Likuiditas PT. Mitra Adira Utama Kota Bandung (Periode 2014-2016)</w:t>
      </w:r>
      <w:r w:rsidRPr="00686515">
        <w:t>.  Skripsi diterbitkan. Bandung:</w:t>
      </w:r>
      <w:r w:rsidR="00FB5A4F" w:rsidRPr="00686515">
        <w:t xml:space="preserve"> </w:t>
      </w:r>
      <w:r w:rsidRPr="00686515">
        <w:t>FISIP-Administrasi Bisnis Universitas Pasundan.</w:t>
      </w:r>
    </w:p>
    <w:p w14:paraId="588C73A4" w14:textId="7B2A87F1" w:rsidR="00686515" w:rsidRPr="00686515" w:rsidRDefault="00686515" w:rsidP="004F6571">
      <w:pPr>
        <w:pStyle w:val="NormalWeb"/>
        <w:spacing w:before="0" w:beforeAutospacing="0"/>
        <w:ind w:left="709" w:hanging="709"/>
        <w:jc w:val="both"/>
        <w:sectPr w:rsidR="00686515" w:rsidRPr="00686515" w:rsidSect="007753F0">
          <w:headerReference w:type="default" r:id="rId8"/>
          <w:footerReference w:type="default" r:id="rId9"/>
          <w:pgSz w:w="11906" w:h="16838" w:code="9"/>
          <w:pgMar w:top="1701" w:right="1701" w:bottom="1701" w:left="2268" w:header="709" w:footer="709" w:gutter="0"/>
          <w:pgNumType w:start="82"/>
          <w:cols w:space="708"/>
          <w:docGrid w:linePitch="360"/>
        </w:sectPr>
      </w:pPr>
      <w:r w:rsidRPr="00686515">
        <w:t>Nuriasari, Selvia. 2018. “Analisa Rasio Likuiditas Dalam Mengukur Kinerja Keuangan PT. Mustika Ratu, Tbk (Tahun 2010-2016).” Jurnal Riset Bisnis Dan Investasi 4(2):1. doi: 10.35697/</w:t>
      </w:r>
      <w:proofErr w:type="gramStart"/>
      <w:r w:rsidRPr="00686515">
        <w:t>jrbi.v</w:t>
      </w:r>
      <w:proofErr w:type="gramEnd"/>
      <w:r w:rsidRPr="00686515">
        <w:t>4i2.1181.</w:t>
      </w:r>
    </w:p>
    <w:p w14:paraId="4DDEACFB" w14:textId="77777777" w:rsidR="00AF0D9C" w:rsidRPr="00686515" w:rsidRDefault="00AF0D9C" w:rsidP="004F6571">
      <w:pPr>
        <w:pStyle w:val="NormalWeb"/>
        <w:spacing w:before="0" w:beforeAutospacing="0"/>
        <w:ind w:left="709" w:hanging="709"/>
        <w:jc w:val="both"/>
      </w:pPr>
      <w:r w:rsidRPr="00686515">
        <w:lastRenderedPageBreak/>
        <w:t xml:space="preserve">Universitas Pasundan. 2021. </w:t>
      </w:r>
      <w:r w:rsidRPr="00686515">
        <w:rPr>
          <w:i/>
          <w:iCs/>
        </w:rPr>
        <w:t>Pedoman Penyusunan Tugas Akhir Program Studi Ilmu Administrasi Bisnis</w:t>
      </w:r>
      <w:r w:rsidRPr="00686515">
        <w:t xml:space="preserve">. Bandung: Universitas Pasundan. </w:t>
      </w:r>
    </w:p>
    <w:p w14:paraId="729EFE42" w14:textId="77777777" w:rsidR="00E42B6E" w:rsidRPr="00686515" w:rsidRDefault="00F21F1E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/>
          <w:sz w:val="24"/>
          <w:szCs w:val="24"/>
        </w:rPr>
      </w:pPr>
      <w:r w:rsidRPr="00686515">
        <w:rPr>
          <w:rFonts w:ascii="Times New Roman" w:hAnsi="Times New Roman"/>
          <w:b/>
          <w:sz w:val="24"/>
          <w:szCs w:val="24"/>
        </w:rPr>
        <w:t>Sumber Internet:</w:t>
      </w:r>
    </w:p>
    <w:p w14:paraId="5AFE59CF" w14:textId="2CB03BC5" w:rsidR="00F0639C" w:rsidRPr="00686515" w:rsidRDefault="00F0639C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  <w:proofErr w:type="gramStart"/>
      <w:r w:rsidRPr="00686515">
        <w:rPr>
          <w:rFonts w:ascii="Times New Roman" w:hAnsi="Times New Roman"/>
          <w:bCs/>
          <w:sz w:val="24"/>
          <w:szCs w:val="24"/>
        </w:rPr>
        <w:t>https://www.kemenkeu.go.id/publikasi/berita/pemerintah-terus-upayakan-pemulihan-ekonomi-namun-tetap-waspada-terhadap-pandemi-covid/</w:t>
      </w:r>
      <w:r w:rsidR="009C73C0" w:rsidRPr="00686515">
        <w:rPr>
          <w:rFonts w:ascii="Times New Roman" w:hAnsi="Times New Roman"/>
          <w:bCs/>
          <w:sz w:val="24"/>
          <w:szCs w:val="24"/>
        </w:rPr>
        <w:t>.“</w:t>
      </w:r>
      <w:proofErr w:type="gramEnd"/>
      <w:r w:rsidR="009C73C0" w:rsidRPr="00686515">
        <w:rPr>
          <w:rFonts w:ascii="Times New Roman" w:hAnsi="Times New Roman"/>
          <w:bCs/>
          <w:sz w:val="24"/>
          <w:szCs w:val="24"/>
        </w:rPr>
        <w:t xml:space="preserve">Pemerintah Terus Upayakan </w:t>
      </w:r>
      <w:r w:rsidRPr="00686515">
        <w:rPr>
          <w:rFonts w:ascii="Times New Roman" w:hAnsi="Times New Roman"/>
          <w:bCs/>
          <w:sz w:val="24"/>
          <w:szCs w:val="24"/>
        </w:rPr>
        <w:t>Pemulihan Ekonomi,namun Tetap Waspada terhadap Pandemi Covid” Diakses 09 Desember 2021.</w:t>
      </w:r>
    </w:p>
    <w:p w14:paraId="26EDFBA2" w14:textId="53FBE344" w:rsidR="007035C3" w:rsidRPr="00686515" w:rsidRDefault="007035C3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  <w:proofErr w:type="gramStart"/>
      <w:r w:rsidRPr="00686515">
        <w:rPr>
          <w:rFonts w:ascii="Times New Roman" w:hAnsi="Times New Roman"/>
          <w:bCs/>
          <w:sz w:val="24"/>
          <w:szCs w:val="24"/>
        </w:rPr>
        <w:t>https://ekbis.sindonews.com/read/302208/34/pandemi-bikin-bisnis-laboratorium-kian-tersenyum-1610686909.</w:t>
      </w:r>
      <w:r w:rsidRPr="00686515">
        <w:rPr>
          <w:rFonts w:ascii="Times New Roman" w:hAnsi="Times New Roman"/>
          <w:sz w:val="24"/>
          <w:szCs w:val="24"/>
        </w:rPr>
        <w:t>“</w:t>
      </w:r>
      <w:proofErr w:type="gramEnd"/>
      <w:r w:rsidRPr="00686515">
        <w:rPr>
          <w:rFonts w:ascii="Times New Roman" w:hAnsi="Times New Roman"/>
          <w:bCs/>
          <w:sz w:val="24"/>
          <w:szCs w:val="24"/>
        </w:rPr>
        <w:t xml:space="preserve">Pandemi Bikin Bisnis Laboratorium Kian Tersenyum” Diakses 10 Desember 2021. </w:t>
      </w:r>
    </w:p>
    <w:p w14:paraId="014A9481" w14:textId="252FC273" w:rsidR="00062031" w:rsidRPr="00686515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3443885A" w14:textId="1DD2AA1E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35D512AF" w14:textId="4A3A943C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44559D0F" w14:textId="23772B6E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2DC9F2C7" w14:textId="377391A3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67A6EFC8" w14:textId="0A49B622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48DCEE19" w14:textId="5EA71450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4AC33C18" w14:textId="3EE5484D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7D1374CE" w14:textId="6E7503EF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1A24E6D5" w14:textId="14B8285D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77F126FD" w14:textId="7971A261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176F67CA" w14:textId="27ED704C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5AF9EB20" w14:textId="40BE0A75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5CDBFE82" w14:textId="53D4A80F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20403692" w14:textId="77777777" w:rsidR="00A86747" w:rsidRDefault="00A86747" w:rsidP="004F657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29432510" w14:textId="0FF1A51E" w:rsidR="00062031" w:rsidRDefault="00062031" w:rsidP="004F65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</w:p>
    <w:p w14:paraId="4BB1AE7F" w14:textId="278A4425" w:rsidR="009F131E" w:rsidRPr="003F6B6D" w:rsidRDefault="009F131E" w:rsidP="007753F0">
      <w:pPr>
        <w:pStyle w:val="Heading1"/>
        <w:spacing w:line="480" w:lineRule="auto"/>
      </w:pPr>
    </w:p>
    <w:sectPr w:rsidR="009F131E" w:rsidRPr="003F6B6D" w:rsidSect="008C0CBB">
      <w:headerReference w:type="default" r:id="rId10"/>
      <w:footerReference w:type="default" r:id="rId11"/>
      <w:pgSz w:w="11906" w:h="16838" w:code="9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ABC339" w14:textId="77777777" w:rsidR="00FC5EE1" w:rsidRDefault="00FC5EE1" w:rsidP="00441AFB">
      <w:pPr>
        <w:spacing w:after="0" w:line="240" w:lineRule="auto"/>
      </w:pPr>
      <w:r>
        <w:separator/>
      </w:r>
    </w:p>
  </w:endnote>
  <w:endnote w:type="continuationSeparator" w:id="0">
    <w:p w14:paraId="1F755151" w14:textId="77777777" w:rsidR="00FC5EE1" w:rsidRDefault="00FC5EE1" w:rsidP="00441A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MT">
    <w:altName w:val="Arial"/>
    <w:charset w:val="01"/>
    <w:family w:val="swiss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31492916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14:paraId="59D47643" w14:textId="471F59E1" w:rsidR="00440E9C" w:rsidRPr="00440E9C" w:rsidRDefault="00440E9C">
        <w:pPr>
          <w:pStyle w:val="Footer"/>
          <w:jc w:val="center"/>
          <w:rPr>
            <w:rFonts w:ascii="Times New Roman" w:hAnsi="Times New Roman"/>
            <w:sz w:val="24"/>
            <w:szCs w:val="24"/>
          </w:rPr>
        </w:pPr>
        <w:r w:rsidRPr="00440E9C">
          <w:rPr>
            <w:rFonts w:ascii="Times New Roman" w:hAnsi="Times New Roman"/>
            <w:sz w:val="24"/>
            <w:szCs w:val="24"/>
          </w:rPr>
          <w:fldChar w:fldCharType="begin"/>
        </w:r>
        <w:r w:rsidRPr="00440E9C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440E9C">
          <w:rPr>
            <w:rFonts w:ascii="Times New Roman" w:hAnsi="Times New Roman"/>
            <w:sz w:val="24"/>
            <w:szCs w:val="24"/>
          </w:rPr>
          <w:fldChar w:fldCharType="separate"/>
        </w:r>
        <w:r w:rsidRPr="00440E9C">
          <w:rPr>
            <w:rFonts w:ascii="Times New Roman" w:hAnsi="Times New Roman"/>
            <w:noProof/>
            <w:sz w:val="24"/>
            <w:szCs w:val="24"/>
          </w:rPr>
          <w:t>2</w:t>
        </w:r>
        <w:r w:rsidRPr="00440E9C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14:paraId="4AB698C9" w14:textId="77777777" w:rsidR="00246250" w:rsidRDefault="00246250" w:rsidP="00E2277C">
    <w:pPr>
      <w:pStyle w:val="Footer"/>
      <w:tabs>
        <w:tab w:val="clear" w:pos="4680"/>
        <w:tab w:val="clear" w:pos="9360"/>
        <w:tab w:val="left" w:pos="1815"/>
        <w:tab w:val="left" w:pos="4020"/>
        <w:tab w:val="left" w:pos="4425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2C263B" w14:textId="1788F3E3" w:rsidR="00246250" w:rsidRDefault="00246250">
    <w:pPr>
      <w:pStyle w:val="Footer"/>
      <w:jc w:val="center"/>
    </w:pPr>
  </w:p>
  <w:p w14:paraId="30A54809" w14:textId="77777777" w:rsidR="00246250" w:rsidRDefault="00246250" w:rsidP="00E2277C">
    <w:pPr>
      <w:pStyle w:val="Footer"/>
      <w:tabs>
        <w:tab w:val="clear" w:pos="4680"/>
        <w:tab w:val="clear" w:pos="9360"/>
        <w:tab w:val="left" w:pos="1815"/>
        <w:tab w:val="left" w:pos="4020"/>
        <w:tab w:val="left" w:pos="4425"/>
      </w:tabs>
    </w:pPr>
  </w:p>
  <w:p w14:paraId="5E156852" w14:textId="77777777" w:rsidR="009059A4" w:rsidRDefault="009059A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D727BF" w14:textId="77777777" w:rsidR="00FC5EE1" w:rsidRDefault="00FC5EE1" w:rsidP="00441AFB">
      <w:pPr>
        <w:spacing w:after="0" w:line="240" w:lineRule="auto"/>
      </w:pPr>
      <w:r>
        <w:separator/>
      </w:r>
    </w:p>
  </w:footnote>
  <w:footnote w:type="continuationSeparator" w:id="0">
    <w:p w14:paraId="7B882845" w14:textId="77777777" w:rsidR="00FC5EE1" w:rsidRDefault="00FC5EE1" w:rsidP="00441A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EB23C6" w14:textId="455B478B" w:rsidR="00246250" w:rsidRDefault="00246250">
    <w:pPr>
      <w:pStyle w:val="Header"/>
      <w:jc w:val="right"/>
    </w:pPr>
  </w:p>
  <w:p w14:paraId="0514E2EE" w14:textId="77777777" w:rsidR="00246250" w:rsidRPr="001F2880" w:rsidRDefault="00246250" w:rsidP="00E2277C">
    <w:pPr>
      <w:pStyle w:val="Header"/>
      <w:tabs>
        <w:tab w:val="clear" w:pos="4680"/>
        <w:tab w:val="clear" w:pos="9360"/>
        <w:tab w:val="left" w:pos="3345"/>
        <w:tab w:val="center" w:pos="3968"/>
      </w:tabs>
      <w:spacing w:line="480" w:lineRule="auto"/>
      <w:rPr>
        <w:rFonts w:ascii="Times New Roman" w:hAnsi="Times New Roman"/>
        <w:b/>
        <w:bCs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48512931"/>
      <w:docPartObj>
        <w:docPartGallery w:val="Page Numbers (Top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14:paraId="063E69E4" w14:textId="409E8442" w:rsidR="00440E9C" w:rsidRPr="00440E9C" w:rsidRDefault="00440E9C">
        <w:pPr>
          <w:pStyle w:val="Header"/>
          <w:jc w:val="right"/>
          <w:rPr>
            <w:rFonts w:ascii="Times New Roman" w:hAnsi="Times New Roman"/>
            <w:sz w:val="24"/>
            <w:szCs w:val="24"/>
          </w:rPr>
        </w:pPr>
        <w:r w:rsidRPr="00440E9C">
          <w:rPr>
            <w:rFonts w:ascii="Times New Roman" w:hAnsi="Times New Roman"/>
            <w:sz w:val="24"/>
            <w:szCs w:val="24"/>
          </w:rPr>
          <w:fldChar w:fldCharType="begin"/>
        </w:r>
        <w:r w:rsidRPr="00440E9C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440E9C">
          <w:rPr>
            <w:rFonts w:ascii="Times New Roman" w:hAnsi="Times New Roman"/>
            <w:sz w:val="24"/>
            <w:szCs w:val="24"/>
          </w:rPr>
          <w:fldChar w:fldCharType="separate"/>
        </w:r>
        <w:r w:rsidRPr="00440E9C">
          <w:rPr>
            <w:rFonts w:ascii="Times New Roman" w:hAnsi="Times New Roman"/>
            <w:noProof/>
            <w:sz w:val="24"/>
            <w:szCs w:val="24"/>
          </w:rPr>
          <w:t>2</w:t>
        </w:r>
        <w:r w:rsidRPr="00440E9C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14:paraId="5267A982" w14:textId="77777777" w:rsidR="009059A4" w:rsidRDefault="009059A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C3C21"/>
    <w:multiLevelType w:val="hybridMultilevel"/>
    <w:tmpl w:val="BF8A95C6"/>
    <w:lvl w:ilvl="0" w:tplc="C040F9C6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06AF1177"/>
    <w:multiLevelType w:val="hybridMultilevel"/>
    <w:tmpl w:val="62CE0450"/>
    <w:lvl w:ilvl="0" w:tplc="FC88B968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" w15:restartNumberingAfterBreak="0">
    <w:nsid w:val="079C1E6A"/>
    <w:multiLevelType w:val="hybridMultilevel"/>
    <w:tmpl w:val="2A4E413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B64691"/>
    <w:multiLevelType w:val="hybridMultilevel"/>
    <w:tmpl w:val="2D3471B6"/>
    <w:lvl w:ilvl="0" w:tplc="61708EA8">
      <w:start w:val="1"/>
      <w:numFmt w:val="lowerLetter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" w15:restartNumberingAfterBreak="0">
    <w:nsid w:val="0B7C5782"/>
    <w:multiLevelType w:val="multilevel"/>
    <w:tmpl w:val="807EF7F4"/>
    <w:lvl w:ilvl="0">
      <w:start w:val="1"/>
      <w:numFmt w:val="decimal"/>
      <w:lvlText w:val="%1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cs="Times New Roman"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5" w15:restartNumberingAfterBreak="0">
    <w:nsid w:val="0C584A19"/>
    <w:multiLevelType w:val="hybridMultilevel"/>
    <w:tmpl w:val="5776B1E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 w15:restartNumberingAfterBreak="0">
    <w:nsid w:val="0E8F3850"/>
    <w:multiLevelType w:val="hybridMultilevel"/>
    <w:tmpl w:val="2654E40E"/>
    <w:lvl w:ilvl="0" w:tplc="FBE8B070">
      <w:start w:val="1"/>
      <w:numFmt w:val="lowerLetter"/>
      <w:lvlText w:val="%1)"/>
      <w:lvlJc w:val="left"/>
      <w:pPr>
        <w:ind w:left="1428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588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48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  <w:rPr>
        <w:rFonts w:cs="Times New Roman"/>
      </w:rPr>
    </w:lvl>
  </w:abstractNum>
  <w:abstractNum w:abstractNumId="7" w15:restartNumberingAfterBreak="0">
    <w:nsid w:val="11272C9A"/>
    <w:multiLevelType w:val="hybridMultilevel"/>
    <w:tmpl w:val="E6B2FA80"/>
    <w:lvl w:ilvl="0" w:tplc="CC64BD5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 w15:restartNumberingAfterBreak="0">
    <w:nsid w:val="11E36176"/>
    <w:multiLevelType w:val="hybridMultilevel"/>
    <w:tmpl w:val="BD8C51D2"/>
    <w:lvl w:ilvl="0" w:tplc="470852F4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9" w15:restartNumberingAfterBreak="0">
    <w:nsid w:val="13431D6E"/>
    <w:multiLevelType w:val="hybridMultilevel"/>
    <w:tmpl w:val="29785E0E"/>
    <w:lvl w:ilvl="0" w:tplc="A496A8B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167718B3"/>
    <w:multiLevelType w:val="hybridMultilevel"/>
    <w:tmpl w:val="D236F648"/>
    <w:lvl w:ilvl="0" w:tplc="624C64C2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1" w15:restartNumberingAfterBreak="0">
    <w:nsid w:val="16CD6691"/>
    <w:multiLevelType w:val="hybridMultilevel"/>
    <w:tmpl w:val="10783436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7BB289F"/>
    <w:multiLevelType w:val="multilevel"/>
    <w:tmpl w:val="00306ACA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pStyle w:val="subbab51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18C15F66"/>
    <w:multiLevelType w:val="hybridMultilevel"/>
    <w:tmpl w:val="8E9EC080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92548AA"/>
    <w:multiLevelType w:val="hybridMultilevel"/>
    <w:tmpl w:val="436037CE"/>
    <w:lvl w:ilvl="0" w:tplc="42761C5E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5" w15:restartNumberingAfterBreak="0">
    <w:nsid w:val="1B9B4268"/>
    <w:multiLevelType w:val="hybridMultilevel"/>
    <w:tmpl w:val="7C24EF5E"/>
    <w:lvl w:ilvl="0" w:tplc="923C73F0">
      <w:start w:val="1"/>
      <w:numFmt w:val="lowerLetter"/>
      <w:lvlText w:val="%1."/>
      <w:lvlJc w:val="left"/>
      <w:pPr>
        <w:ind w:left="1440" w:hanging="360"/>
      </w:pPr>
      <w:rPr>
        <w:rFonts w:ascii="Times New Roman" w:eastAsia="Times New Roman" w:hAnsi="Times New Roman" w:cs="Times New Roman" w:hint="default"/>
        <w:color w:val="auto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1BCD2F2A"/>
    <w:multiLevelType w:val="hybridMultilevel"/>
    <w:tmpl w:val="D1D2E84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C21601D"/>
    <w:multiLevelType w:val="hybridMultilevel"/>
    <w:tmpl w:val="A6545D6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21A561DA"/>
    <w:multiLevelType w:val="hybridMultilevel"/>
    <w:tmpl w:val="2F16CC08"/>
    <w:lvl w:ilvl="0" w:tplc="D8A02766">
      <w:start w:val="1"/>
      <w:numFmt w:val="decimal"/>
      <w:lvlText w:val="%1."/>
      <w:lvlJc w:val="left"/>
      <w:pPr>
        <w:ind w:left="720" w:hanging="360"/>
      </w:pPr>
      <w:rPr>
        <w:rFonts w:cs="Times New Roman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26843ECF"/>
    <w:multiLevelType w:val="hybridMultilevel"/>
    <w:tmpl w:val="5C64E344"/>
    <w:lvl w:ilvl="0" w:tplc="6A28E392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B6616DB"/>
    <w:multiLevelType w:val="hybridMultilevel"/>
    <w:tmpl w:val="1CC059D2"/>
    <w:lvl w:ilvl="0" w:tplc="39B42B74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D1A6726"/>
    <w:multiLevelType w:val="hybridMultilevel"/>
    <w:tmpl w:val="E4C602EA"/>
    <w:lvl w:ilvl="0" w:tplc="3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2" w15:restartNumberingAfterBreak="0">
    <w:nsid w:val="2DE73DBF"/>
    <w:multiLevelType w:val="hybridMultilevel"/>
    <w:tmpl w:val="806E979E"/>
    <w:lvl w:ilvl="0" w:tplc="CD26A1B0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23" w15:restartNumberingAfterBreak="0">
    <w:nsid w:val="2EAE08D9"/>
    <w:multiLevelType w:val="hybridMultilevel"/>
    <w:tmpl w:val="072A45D0"/>
    <w:lvl w:ilvl="0" w:tplc="8D0445F6">
      <w:start w:val="1"/>
      <w:numFmt w:val="lowerLetter"/>
      <w:lvlText w:val="%1)"/>
      <w:lvlJc w:val="left"/>
      <w:pPr>
        <w:ind w:left="1428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588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48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  <w:rPr>
        <w:rFonts w:cs="Times New Roman"/>
      </w:rPr>
    </w:lvl>
  </w:abstractNum>
  <w:abstractNum w:abstractNumId="24" w15:restartNumberingAfterBreak="0">
    <w:nsid w:val="2F866FA4"/>
    <w:multiLevelType w:val="hybridMultilevel"/>
    <w:tmpl w:val="FF668E9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5" w15:restartNumberingAfterBreak="0">
    <w:nsid w:val="3057470D"/>
    <w:multiLevelType w:val="hybridMultilevel"/>
    <w:tmpl w:val="E98681B8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BD642210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1D44739"/>
    <w:multiLevelType w:val="hybridMultilevel"/>
    <w:tmpl w:val="48707296"/>
    <w:lvl w:ilvl="0" w:tplc="6DD62E3A">
      <w:start w:val="1"/>
      <w:numFmt w:val="decimal"/>
      <w:pStyle w:val="subbab3"/>
      <w:lvlText w:val="3.%1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7" w15:restartNumberingAfterBreak="0">
    <w:nsid w:val="32383AA7"/>
    <w:multiLevelType w:val="multilevel"/>
    <w:tmpl w:val="447CBFE8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pStyle w:val="subbab4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pStyle w:val="subbab41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28" w15:restartNumberingAfterBreak="0">
    <w:nsid w:val="33494256"/>
    <w:multiLevelType w:val="hybridMultilevel"/>
    <w:tmpl w:val="8C82E6DA"/>
    <w:lvl w:ilvl="0" w:tplc="E7F42262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9" w15:restartNumberingAfterBreak="0">
    <w:nsid w:val="343D4F72"/>
    <w:multiLevelType w:val="hybridMultilevel"/>
    <w:tmpl w:val="12361AD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50E0DD4"/>
    <w:multiLevelType w:val="hybridMultilevel"/>
    <w:tmpl w:val="7EB4255C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568197C"/>
    <w:multiLevelType w:val="hybridMultilevel"/>
    <w:tmpl w:val="9020B118"/>
    <w:lvl w:ilvl="0" w:tplc="2E164E42">
      <w:start w:val="1"/>
      <w:numFmt w:val="lowerLetter"/>
      <w:lvlText w:val="%1)"/>
      <w:lvlJc w:val="left"/>
      <w:pPr>
        <w:ind w:left="1428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588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48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  <w:rPr>
        <w:rFonts w:cs="Times New Roman"/>
      </w:rPr>
    </w:lvl>
  </w:abstractNum>
  <w:abstractNum w:abstractNumId="32" w15:restartNumberingAfterBreak="0">
    <w:nsid w:val="376D0C38"/>
    <w:multiLevelType w:val="multilevel"/>
    <w:tmpl w:val="04BC1C60"/>
    <w:lvl w:ilvl="0">
      <w:start w:val="3"/>
      <w:numFmt w:val="decimal"/>
      <w:lvlText w:val="%1"/>
      <w:lvlJc w:val="left"/>
      <w:pPr>
        <w:ind w:left="480" w:hanging="48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cs="Times New Roman" w:hint="default"/>
      </w:rPr>
    </w:lvl>
    <w:lvl w:ilvl="2">
      <w:start w:val="1"/>
      <w:numFmt w:val="decimal"/>
      <w:pStyle w:val="subbab31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33" w15:restartNumberingAfterBreak="0">
    <w:nsid w:val="38106CB0"/>
    <w:multiLevelType w:val="hybridMultilevel"/>
    <w:tmpl w:val="E40C6186"/>
    <w:lvl w:ilvl="0" w:tplc="787CCC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4" w15:restartNumberingAfterBreak="0">
    <w:nsid w:val="39A07E07"/>
    <w:multiLevelType w:val="hybridMultilevel"/>
    <w:tmpl w:val="A58C8138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C4D23C0"/>
    <w:multiLevelType w:val="hybridMultilevel"/>
    <w:tmpl w:val="7298C3CE"/>
    <w:lvl w:ilvl="0" w:tplc="3809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6" w15:restartNumberingAfterBreak="0">
    <w:nsid w:val="3E1A192F"/>
    <w:multiLevelType w:val="hybridMultilevel"/>
    <w:tmpl w:val="C556F3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F112271"/>
    <w:multiLevelType w:val="hybridMultilevel"/>
    <w:tmpl w:val="B2B8AE7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FA01B7D"/>
    <w:multiLevelType w:val="hybridMultilevel"/>
    <w:tmpl w:val="A768A97C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451875AB"/>
    <w:multiLevelType w:val="hybridMultilevel"/>
    <w:tmpl w:val="FF16B5D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544036A"/>
    <w:multiLevelType w:val="multilevel"/>
    <w:tmpl w:val="FC422A1A"/>
    <w:lvl w:ilvl="0">
      <w:start w:val="2"/>
      <w:numFmt w:val="decimal"/>
      <w:lvlText w:val="%1"/>
      <w:lvlJc w:val="left"/>
      <w:pPr>
        <w:ind w:left="480" w:hanging="480"/>
      </w:pPr>
      <w:rPr>
        <w:rFonts w:cs="Times New Roman" w:hint="default"/>
      </w:rPr>
    </w:lvl>
    <w:lvl w:ilvl="1">
      <w:start w:val="1"/>
      <w:numFmt w:val="decimal"/>
      <w:pStyle w:val="Subbab2"/>
      <w:lvlText w:val="%1.%2"/>
      <w:lvlJc w:val="left"/>
      <w:pPr>
        <w:ind w:left="660" w:hanging="480"/>
      </w:pPr>
      <w:rPr>
        <w:rFonts w:cs="Times New Roman" w:hint="default"/>
      </w:rPr>
    </w:lvl>
    <w:lvl w:ilvl="2">
      <w:start w:val="1"/>
      <w:numFmt w:val="decimal"/>
      <w:pStyle w:val="subbab21"/>
      <w:lvlText w:val="%1.%2.%3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cs="Times New Roman" w:hint="default"/>
      </w:rPr>
    </w:lvl>
  </w:abstractNum>
  <w:abstractNum w:abstractNumId="41" w15:restartNumberingAfterBreak="0">
    <w:nsid w:val="4A752575"/>
    <w:multiLevelType w:val="hybridMultilevel"/>
    <w:tmpl w:val="F6FA8C72"/>
    <w:lvl w:ilvl="0" w:tplc="A448DE70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42" w15:restartNumberingAfterBreak="0">
    <w:nsid w:val="4ADF16AE"/>
    <w:multiLevelType w:val="hybridMultilevel"/>
    <w:tmpl w:val="4FFCF482"/>
    <w:lvl w:ilvl="0" w:tplc="899A40F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EA2E6E16">
      <w:start w:val="1"/>
      <w:numFmt w:val="lowerLetter"/>
      <w:lvlText w:val="%5."/>
      <w:lvlJc w:val="left"/>
      <w:pPr>
        <w:ind w:left="3600" w:hanging="360"/>
      </w:pPr>
      <w:rPr>
        <w:b w:val="0"/>
        <w:bCs/>
      </w:r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B6D5D85"/>
    <w:multiLevelType w:val="hybridMultilevel"/>
    <w:tmpl w:val="002CD71C"/>
    <w:lvl w:ilvl="0" w:tplc="52946012">
      <w:start w:val="1"/>
      <w:numFmt w:val="lowerLetter"/>
      <w:lvlText w:val="%1)"/>
      <w:lvlJc w:val="left"/>
      <w:pPr>
        <w:ind w:left="144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44" w15:restartNumberingAfterBreak="0">
    <w:nsid w:val="4CE36CF3"/>
    <w:multiLevelType w:val="hybridMultilevel"/>
    <w:tmpl w:val="46F20DD8"/>
    <w:lvl w:ilvl="0" w:tplc="69F8DA26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 w:tplc="7EA62850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i w:val="0"/>
        <w:iCs w:val="0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5" w15:restartNumberingAfterBreak="0">
    <w:nsid w:val="4F425B80"/>
    <w:multiLevelType w:val="hybridMultilevel"/>
    <w:tmpl w:val="F3106AC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6" w15:restartNumberingAfterBreak="0">
    <w:nsid w:val="540A5BEC"/>
    <w:multiLevelType w:val="hybridMultilevel"/>
    <w:tmpl w:val="F4D8CAD0"/>
    <w:lvl w:ilvl="0" w:tplc="2B28170A">
      <w:start w:val="1"/>
      <w:numFmt w:val="lowerLetter"/>
      <w:lvlText w:val="%1)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54B45108"/>
    <w:multiLevelType w:val="hybridMultilevel"/>
    <w:tmpl w:val="21C4B68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56D43C47"/>
    <w:multiLevelType w:val="hybridMultilevel"/>
    <w:tmpl w:val="44F25AD8"/>
    <w:lvl w:ilvl="0" w:tplc="AE269C3A">
      <w:start w:val="1"/>
      <w:numFmt w:val="decimal"/>
      <w:pStyle w:val="subbab5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73E311F"/>
    <w:multiLevelType w:val="hybridMultilevel"/>
    <w:tmpl w:val="54247756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57BF73B6"/>
    <w:multiLevelType w:val="hybridMultilevel"/>
    <w:tmpl w:val="A86498DC"/>
    <w:lvl w:ilvl="0" w:tplc="69F8DA26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7DD7302"/>
    <w:multiLevelType w:val="hybridMultilevel"/>
    <w:tmpl w:val="504ABBEC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8086A17"/>
    <w:multiLevelType w:val="hybridMultilevel"/>
    <w:tmpl w:val="30105A3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8F2031B"/>
    <w:multiLevelType w:val="hybridMultilevel"/>
    <w:tmpl w:val="04FE046A"/>
    <w:lvl w:ilvl="0" w:tplc="3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4" w15:restartNumberingAfterBreak="0">
    <w:nsid w:val="5B494328"/>
    <w:multiLevelType w:val="hybridMultilevel"/>
    <w:tmpl w:val="D960EF66"/>
    <w:lvl w:ilvl="0" w:tplc="9E6046B0">
      <w:start w:val="1"/>
      <w:numFmt w:val="decimal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55" w15:restartNumberingAfterBreak="0">
    <w:nsid w:val="5C474DC0"/>
    <w:multiLevelType w:val="hybridMultilevel"/>
    <w:tmpl w:val="18ACEB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60C70BB9"/>
    <w:multiLevelType w:val="hybridMultilevel"/>
    <w:tmpl w:val="946EDD52"/>
    <w:lvl w:ilvl="0" w:tplc="0F72D53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61A55050"/>
    <w:multiLevelType w:val="hybridMultilevel"/>
    <w:tmpl w:val="4E56C218"/>
    <w:lvl w:ilvl="0" w:tplc="851AD720">
      <w:start w:val="1"/>
      <w:numFmt w:val="lowerLetter"/>
      <w:lvlText w:val="%1)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61D91477"/>
    <w:multiLevelType w:val="hybridMultilevel"/>
    <w:tmpl w:val="DA707B86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556558B"/>
    <w:multiLevelType w:val="hybridMultilevel"/>
    <w:tmpl w:val="A3A67FB0"/>
    <w:lvl w:ilvl="0" w:tplc="63ECAB0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66465DF1"/>
    <w:multiLevelType w:val="hybridMultilevel"/>
    <w:tmpl w:val="6E66AF42"/>
    <w:lvl w:ilvl="0" w:tplc="EA60E834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1" w15:restartNumberingAfterBreak="0">
    <w:nsid w:val="67C65B9E"/>
    <w:multiLevelType w:val="hybridMultilevel"/>
    <w:tmpl w:val="C8B0A8FA"/>
    <w:lvl w:ilvl="0" w:tplc="E7BEF814">
      <w:start w:val="1"/>
      <w:numFmt w:val="decimal"/>
      <w:lvlText w:val="%1)"/>
      <w:lvlJc w:val="left"/>
      <w:pPr>
        <w:ind w:left="140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12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84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56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428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500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72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44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7160" w:hanging="180"/>
      </w:pPr>
      <w:rPr>
        <w:rFonts w:cs="Times New Roman"/>
      </w:rPr>
    </w:lvl>
  </w:abstractNum>
  <w:abstractNum w:abstractNumId="62" w15:restartNumberingAfterBreak="0">
    <w:nsid w:val="67FA3071"/>
    <w:multiLevelType w:val="hybridMultilevel"/>
    <w:tmpl w:val="74CACA74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88222D9"/>
    <w:multiLevelType w:val="hybridMultilevel"/>
    <w:tmpl w:val="9E522486"/>
    <w:lvl w:ilvl="0" w:tplc="E9CCD4BA">
      <w:start w:val="1"/>
      <w:numFmt w:val="decimal"/>
      <w:lvlText w:val="%1)"/>
      <w:lvlJc w:val="left"/>
      <w:pPr>
        <w:ind w:left="108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64" w15:restartNumberingAfterBreak="0">
    <w:nsid w:val="68AC4F09"/>
    <w:multiLevelType w:val="hybridMultilevel"/>
    <w:tmpl w:val="A55E9BBE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5" w15:restartNumberingAfterBreak="0">
    <w:nsid w:val="6A7133F5"/>
    <w:multiLevelType w:val="hybridMultilevel"/>
    <w:tmpl w:val="180CCCD4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6" w15:restartNumberingAfterBreak="0">
    <w:nsid w:val="6CE739A8"/>
    <w:multiLevelType w:val="hybridMultilevel"/>
    <w:tmpl w:val="C4FC7D5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7" w15:restartNumberingAfterBreak="0">
    <w:nsid w:val="6DC279F4"/>
    <w:multiLevelType w:val="hybridMultilevel"/>
    <w:tmpl w:val="4EEADE70"/>
    <w:lvl w:ilvl="0" w:tplc="2DDA6AC2">
      <w:start w:val="1"/>
      <w:numFmt w:val="decimal"/>
      <w:lvlText w:val="%1."/>
      <w:lvlJc w:val="left"/>
      <w:pPr>
        <w:ind w:left="502" w:hanging="360"/>
      </w:pPr>
      <w:rPr>
        <w:rFonts w:ascii="Times New Roman" w:eastAsiaTheme="minorEastAsia" w:hAnsi="Times New Roman" w:cs="Times New Roman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662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822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  <w:rPr>
        <w:rFonts w:cs="Times New Roman"/>
      </w:rPr>
    </w:lvl>
  </w:abstractNum>
  <w:abstractNum w:abstractNumId="68" w15:restartNumberingAfterBreak="0">
    <w:nsid w:val="6F7B1A9E"/>
    <w:multiLevelType w:val="hybridMultilevel"/>
    <w:tmpl w:val="8362F06C"/>
    <w:lvl w:ilvl="0" w:tplc="FE06ED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9" w15:restartNumberingAfterBreak="0">
    <w:nsid w:val="723D542E"/>
    <w:multiLevelType w:val="hybridMultilevel"/>
    <w:tmpl w:val="D26887D2"/>
    <w:lvl w:ilvl="0" w:tplc="58064E0E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70" w15:restartNumberingAfterBreak="0">
    <w:nsid w:val="787568FF"/>
    <w:multiLevelType w:val="hybridMultilevel"/>
    <w:tmpl w:val="3AE01A1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1" w15:restartNumberingAfterBreak="0">
    <w:nsid w:val="7C4371FA"/>
    <w:multiLevelType w:val="hybridMultilevel"/>
    <w:tmpl w:val="AC76D8C4"/>
    <w:lvl w:ilvl="0" w:tplc="38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2" w15:restartNumberingAfterBreak="0">
    <w:nsid w:val="7E182A9B"/>
    <w:multiLevelType w:val="hybridMultilevel"/>
    <w:tmpl w:val="7DE07882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3" w15:restartNumberingAfterBreak="0">
    <w:nsid w:val="7EDB62F4"/>
    <w:multiLevelType w:val="hybridMultilevel"/>
    <w:tmpl w:val="BCBE55CC"/>
    <w:lvl w:ilvl="0" w:tplc="38090019">
      <w:start w:val="1"/>
      <w:numFmt w:val="lowerLetter"/>
      <w:lvlText w:val="%1."/>
      <w:lvlJc w:val="left"/>
      <w:pPr>
        <w:ind w:left="1374" w:hanging="360"/>
      </w:pPr>
    </w:lvl>
    <w:lvl w:ilvl="1" w:tplc="38090019" w:tentative="1">
      <w:start w:val="1"/>
      <w:numFmt w:val="lowerLetter"/>
      <w:lvlText w:val="%2."/>
      <w:lvlJc w:val="left"/>
      <w:pPr>
        <w:ind w:left="2094" w:hanging="360"/>
      </w:pPr>
    </w:lvl>
    <w:lvl w:ilvl="2" w:tplc="3809001B" w:tentative="1">
      <w:start w:val="1"/>
      <w:numFmt w:val="lowerRoman"/>
      <w:lvlText w:val="%3."/>
      <w:lvlJc w:val="right"/>
      <w:pPr>
        <w:ind w:left="2814" w:hanging="180"/>
      </w:pPr>
    </w:lvl>
    <w:lvl w:ilvl="3" w:tplc="3809000F" w:tentative="1">
      <w:start w:val="1"/>
      <w:numFmt w:val="decimal"/>
      <w:lvlText w:val="%4."/>
      <w:lvlJc w:val="left"/>
      <w:pPr>
        <w:ind w:left="3534" w:hanging="360"/>
      </w:pPr>
    </w:lvl>
    <w:lvl w:ilvl="4" w:tplc="38090019" w:tentative="1">
      <w:start w:val="1"/>
      <w:numFmt w:val="lowerLetter"/>
      <w:lvlText w:val="%5."/>
      <w:lvlJc w:val="left"/>
      <w:pPr>
        <w:ind w:left="4254" w:hanging="360"/>
      </w:pPr>
    </w:lvl>
    <w:lvl w:ilvl="5" w:tplc="3809001B" w:tentative="1">
      <w:start w:val="1"/>
      <w:numFmt w:val="lowerRoman"/>
      <w:lvlText w:val="%6."/>
      <w:lvlJc w:val="right"/>
      <w:pPr>
        <w:ind w:left="4974" w:hanging="180"/>
      </w:pPr>
    </w:lvl>
    <w:lvl w:ilvl="6" w:tplc="3809000F" w:tentative="1">
      <w:start w:val="1"/>
      <w:numFmt w:val="decimal"/>
      <w:lvlText w:val="%7."/>
      <w:lvlJc w:val="left"/>
      <w:pPr>
        <w:ind w:left="5694" w:hanging="360"/>
      </w:pPr>
    </w:lvl>
    <w:lvl w:ilvl="7" w:tplc="38090019" w:tentative="1">
      <w:start w:val="1"/>
      <w:numFmt w:val="lowerLetter"/>
      <w:lvlText w:val="%8."/>
      <w:lvlJc w:val="left"/>
      <w:pPr>
        <w:ind w:left="6414" w:hanging="360"/>
      </w:pPr>
    </w:lvl>
    <w:lvl w:ilvl="8" w:tplc="3809001B" w:tentative="1">
      <w:start w:val="1"/>
      <w:numFmt w:val="lowerRoman"/>
      <w:lvlText w:val="%9."/>
      <w:lvlJc w:val="right"/>
      <w:pPr>
        <w:ind w:left="7134" w:hanging="180"/>
      </w:pPr>
    </w:lvl>
  </w:abstractNum>
  <w:abstractNum w:abstractNumId="74" w15:restartNumberingAfterBreak="0">
    <w:nsid w:val="7FCA2D7C"/>
    <w:multiLevelType w:val="hybridMultilevel"/>
    <w:tmpl w:val="E97A8C12"/>
    <w:lvl w:ilvl="0" w:tplc="2A9274FA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 w16cid:durableId="56783352">
    <w:abstractNumId w:val="4"/>
  </w:num>
  <w:num w:numId="2" w16cid:durableId="1713309805">
    <w:abstractNumId w:val="7"/>
  </w:num>
  <w:num w:numId="3" w16cid:durableId="1115833622">
    <w:abstractNumId w:val="68"/>
  </w:num>
  <w:num w:numId="4" w16cid:durableId="76825411">
    <w:abstractNumId w:val="66"/>
  </w:num>
  <w:num w:numId="5" w16cid:durableId="903445862">
    <w:abstractNumId w:val="70"/>
  </w:num>
  <w:num w:numId="6" w16cid:durableId="942154353">
    <w:abstractNumId w:val="53"/>
  </w:num>
  <w:num w:numId="7" w16cid:durableId="2126001948">
    <w:abstractNumId w:val="40"/>
  </w:num>
  <w:num w:numId="8" w16cid:durableId="898714457">
    <w:abstractNumId w:val="67"/>
  </w:num>
  <w:num w:numId="9" w16cid:durableId="1870489254">
    <w:abstractNumId w:val="0"/>
  </w:num>
  <w:num w:numId="10" w16cid:durableId="101925544">
    <w:abstractNumId w:val="5"/>
  </w:num>
  <w:num w:numId="11" w16cid:durableId="1270893977">
    <w:abstractNumId w:val="23"/>
  </w:num>
  <w:num w:numId="12" w16cid:durableId="153842984">
    <w:abstractNumId w:val="6"/>
  </w:num>
  <w:num w:numId="13" w16cid:durableId="565530004">
    <w:abstractNumId w:val="31"/>
  </w:num>
  <w:num w:numId="14" w16cid:durableId="159006023">
    <w:abstractNumId w:val="54"/>
  </w:num>
  <w:num w:numId="15" w16cid:durableId="541794471">
    <w:abstractNumId w:val="22"/>
  </w:num>
  <w:num w:numId="16" w16cid:durableId="484902090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1187450791">
    <w:abstractNumId w:val="18"/>
  </w:num>
  <w:num w:numId="18" w16cid:durableId="718437127">
    <w:abstractNumId w:val="71"/>
  </w:num>
  <w:num w:numId="19" w16cid:durableId="1144852453">
    <w:abstractNumId w:val="14"/>
  </w:num>
  <w:num w:numId="20" w16cid:durableId="1044872467">
    <w:abstractNumId w:val="9"/>
  </w:num>
  <w:num w:numId="21" w16cid:durableId="1981378863">
    <w:abstractNumId w:val="35"/>
  </w:num>
  <w:num w:numId="22" w16cid:durableId="1876038503">
    <w:abstractNumId w:val="60"/>
  </w:num>
  <w:num w:numId="23" w16cid:durableId="1056585266">
    <w:abstractNumId w:val="17"/>
  </w:num>
  <w:num w:numId="24" w16cid:durableId="1135680884">
    <w:abstractNumId w:val="61"/>
  </w:num>
  <w:num w:numId="25" w16cid:durableId="1543904573">
    <w:abstractNumId w:val="63"/>
  </w:num>
  <w:num w:numId="26" w16cid:durableId="1529441655">
    <w:abstractNumId w:val="43"/>
  </w:num>
  <w:num w:numId="27" w16cid:durableId="881407692">
    <w:abstractNumId w:val="74"/>
  </w:num>
  <w:num w:numId="28" w16cid:durableId="1332442884">
    <w:abstractNumId w:val="21"/>
  </w:num>
  <w:num w:numId="29" w16cid:durableId="1697929770">
    <w:abstractNumId w:val="26"/>
  </w:num>
  <w:num w:numId="30" w16cid:durableId="2020572866">
    <w:abstractNumId w:val="32"/>
  </w:num>
  <w:num w:numId="31" w16cid:durableId="2046438894">
    <w:abstractNumId w:val="45"/>
  </w:num>
  <w:num w:numId="32" w16cid:durableId="975725353">
    <w:abstractNumId w:val="8"/>
  </w:num>
  <w:num w:numId="33" w16cid:durableId="892153970">
    <w:abstractNumId w:val="24"/>
  </w:num>
  <w:num w:numId="34" w16cid:durableId="702554739">
    <w:abstractNumId w:val="41"/>
  </w:num>
  <w:num w:numId="35" w16cid:durableId="218135354">
    <w:abstractNumId w:val="10"/>
  </w:num>
  <w:num w:numId="36" w16cid:durableId="1019966334">
    <w:abstractNumId w:val="47"/>
  </w:num>
  <w:num w:numId="37" w16cid:durableId="1756126437">
    <w:abstractNumId w:val="27"/>
  </w:num>
  <w:num w:numId="38" w16cid:durableId="139267986">
    <w:abstractNumId w:val="39"/>
  </w:num>
  <w:num w:numId="39" w16cid:durableId="111630180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681541460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715590623">
    <w:abstractNumId w:val="15"/>
  </w:num>
  <w:num w:numId="42" w16cid:durableId="276106506">
    <w:abstractNumId w:val="56"/>
  </w:num>
  <w:num w:numId="43" w16cid:durableId="1299721310">
    <w:abstractNumId w:val="52"/>
  </w:num>
  <w:num w:numId="44" w16cid:durableId="1607544751">
    <w:abstractNumId w:val="33"/>
  </w:num>
  <w:num w:numId="45" w16cid:durableId="12656502">
    <w:abstractNumId w:val="19"/>
  </w:num>
  <w:num w:numId="46" w16cid:durableId="292712952">
    <w:abstractNumId w:val="50"/>
  </w:num>
  <w:num w:numId="47" w16cid:durableId="1468359428">
    <w:abstractNumId w:val="38"/>
  </w:num>
  <w:num w:numId="48" w16cid:durableId="2108574487">
    <w:abstractNumId w:val="65"/>
  </w:num>
  <w:num w:numId="49" w16cid:durableId="1728840898">
    <w:abstractNumId w:val="11"/>
  </w:num>
  <w:num w:numId="50" w16cid:durableId="1946888332">
    <w:abstractNumId w:val="64"/>
  </w:num>
  <w:num w:numId="51" w16cid:durableId="1737896000">
    <w:abstractNumId w:val="72"/>
  </w:num>
  <w:num w:numId="52" w16cid:durableId="584337425">
    <w:abstractNumId w:val="73"/>
  </w:num>
  <w:num w:numId="53" w16cid:durableId="1171484931">
    <w:abstractNumId w:val="49"/>
  </w:num>
  <w:num w:numId="54" w16cid:durableId="163519040">
    <w:abstractNumId w:val="30"/>
  </w:num>
  <w:num w:numId="55" w16cid:durableId="1451506950">
    <w:abstractNumId w:val="3"/>
  </w:num>
  <w:num w:numId="56" w16cid:durableId="1360855607">
    <w:abstractNumId w:val="69"/>
  </w:num>
  <w:num w:numId="57" w16cid:durableId="1473714876">
    <w:abstractNumId w:val="25"/>
  </w:num>
  <w:num w:numId="58" w16cid:durableId="132676776">
    <w:abstractNumId w:val="1"/>
  </w:num>
  <w:num w:numId="59" w16cid:durableId="608587330">
    <w:abstractNumId w:val="51"/>
  </w:num>
  <w:num w:numId="60" w16cid:durableId="1726103589">
    <w:abstractNumId w:val="62"/>
  </w:num>
  <w:num w:numId="61" w16cid:durableId="487285795">
    <w:abstractNumId w:val="34"/>
  </w:num>
  <w:num w:numId="62" w16cid:durableId="920597981">
    <w:abstractNumId w:val="48"/>
  </w:num>
  <w:num w:numId="63" w16cid:durableId="1323512032">
    <w:abstractNumId w:val="12"/>
  </w:num>
  <w:num w:numId="64" w16cid:durableId="1925414240">
    <w:abstractNumId w:val="36"/>
  </w:num>
  <w:num w:numId="65" w16cid:durableId="759302807">
    <w:abstractNumId w:val="20"/>
  </w:num>
  <w:num w:numId="66" w16cid:durableId="1964074176">
    <w:abstractNumId w:val="57"/>
  </w:num>
  <w:num w:numId="67" w16cid:durableId="1051657677">
    <w:abstractNumId w:val="13"/>
  </w:num>
  <w:num w:numId="68" w16cid:durableId="334724486">
    <w:abstractNumId w:val="55"/>
  </w:num>
  <w:num w:numId="69" w16cid:durableId="168373829">
    <w:abstractNumId w:val="29"/>
  </w:num>
  <w:num w:numId="70" w16cid:durableId="13456486">
    <w:abstractNumId w:val="2"/>
  </w:num>
  <w:num w:numId="71" w16cid:durableId="521553688">
    <w:abstractNumId w:val="59"/>
  </w:num>
  <w:num w:numId="72" w16cid:durableId="246378653">
    <w:abstractNumId w:val="16"/>
  </w:num>
  <w:num w:numId="73" w16cid:durableId="994838760">
    <w:abstractNumId w:val="37"/>
  </w:num>
  <w:num w:numId="74" w16cid:durableId="213277042">
    <w:abstractNumId w:val="46"/>
  </w:num>
  <w:num w:numId="75" w16cid:durableId="1493835423">
    <w:abstractNumId w:val="58"/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B413F0"/>
    <w:rsid w:val="00000DF1"/>
    <w:rsid w:val="000016CC"/>
    <w:rsid w:val="00001FEA"/>
    <w:rsid w:val="000022A3"/>
    <w:rsid w:val="0000510A"/>
    <w:rsid w:val="00005CA2"/>
    <w:rsid w:val="00006A39"/>
    <w:rsid w:val="00006F5F"/>
    <w:rsid w:val="000074A4"/>
    <w:rsid w:val="00010F15"/>
    <w:rsid w:val="00012659"/>
    <w:rsid w:val="00016397"/>
    <w:rsid w:val="00016B33"/>
    <w:rsid w:val="000229B7"/>
    <w:rsid w:val="00023FDC"/>
    <w:rsid w:val="00025910"/>
    <w:rsid w:val="00027C95"/>
    <w:rsid w:val="000344D7"/>
    <w:rsid w:val="0003661C"/>
    <w:rsid w:val="00037090"/>
    <w:rsid w:val="000375BF"/>
    <w:rsid w:val="00037764"/>
    <w:rsid w:val="00041E92"/>
    <w:rsid w:val="000427CA"/>
    <w:rsid w:val="00044D17"/>
    <w:rsid w:val="00044FE5"/>
    <w:rsid w:val="00045210"/>
    <w:rsid w:val="00046284"/>
    <w:rsid w:val="000479D6"/>
    <w:rsid w:val="00047D2E"/>
    <w:rsid w:val="00047DC5"/>
    <w:rsid w:val="00050B48"/>
    <w:rsid w:val="00053A39"/>
    <w:rsid w:val="00054A2F"/>
    <w:rsid w:val="000560D1"/>
    <w:rsid w:val="00060004"/>
    <w:rsid w:val="00060593"/>
    <w:rsid w:val="000616F1"/>
    <w:rsid w:val="00062031"/>
    <w:rsid w:val="00062840"/>
    <w:rsid w:val="000630E0"/>
    <w:rsid w:val="000649C7"/>
    <w:rsid w:val="0006691B"/>
    <w:rsid w:val="00067FB1"/>
    <w:rsid w:val="00076354"/>
    <w:rsid w:val="00080A30"/>
    <w:rsid w:val="000818D6"/>
    <w:rsid w:val="00084995"/>
    <w:rsid w:val="0008607C"/>
    <w:rsid w:val="00090F57"/>
    <w:rsid w:val="00091809"/>
    <w:rsid w:val="00092FCF"/>
    <w:rsid w:val="00094767"/>
    <w:rsid w:val="000968D4"/>
    <w:rsid w:val="00097CB9"/>
    <w:rsid w:val="000A06E3"/>
    <w:rsid w:val="000A3221"/>
    <w:rsid w:val="000A5A53"/>
    <w:rsid w:val="000A6D14"/>
    <w:rsid w:val="000A6E69"/>
    <w:rsid w:val="000A7B58"/>
    <w:rsid w:val="000A7FC2"/>
    <w:rsid w:val="000B01BF"/>
    <w:rsid w:val="000B058E"/>
    <w:rsid w:val="000B1501"/>
    <w:rsid w:val="000B6E1F"/>
    <w:rsid w:val="000B7633"/>
    <w:rsid w:val="000B7F6C"/>
    <w:rsid w:val="000C3C4B"/>
    <w:rsid w:val="000C583E"/>
    <w:rsid w:val="000C6895"/>
    <w:rsid w:val="000E0063"/>
    <w:rsid w:val="000E1BAF"/>
    <w:rsid w:val="000E311F"/>
    <w:rsid w:val="000E31BC"/>
    <w:rsid w:val="000E399B"/>
    <w:rsid w:val="000E4A2A"/>
    <w:rsid w:val="000E6416"/>
    <w:rsid w:val="000F028A"/>
    <w:rsid w:val="000F25ED"/>
    <w:rsid w:val="000F2BC1"/>
    <w:rsid w:val="000F307B"/>
    <w:rsid w:val="000F34CF"/>
    <w:rsid w:val="000F58CC"/>
    <w:rsid w:val="000F5956"/>
    <w:rsid w:val="000F7B18"/>
    <w:rsid w:val="000F7DB0"/>
    <w:rsid w:val="00100FE3"/>
    <w:rsid w:val="00101CFA"/>
    <w:rsid w:val="001035D3"/>
    <w:rsid w:val="00104B1D"/>
    <w:rsid w:val="00106170"/>
    <w:rsid w:val="00106864"/>
    <w:rsid w:val="00106DDD"/>
    <w:rsid w:val="00107AE4"/>
    <w:rsid w:val="00107BE8"/>
    <w:rsid w:val="00110301"/>
    <w:rsid w:val="0011169B"/>
    <w:rsid w:val="00112B29"/>
    <w:rsid w:val="00113002"/>
    <w:rsid w:val="001140FC"/>
    <w:rsid w:val="00114938"/>
    <w:rsid w:val="0011577C"/>
    <w:rsid w:val="00120546"/>
    <w:rsid w:val="00125CB4"/>
    <w:rsid w:val="0012753C"/>
    <w:rsid w:val="00127D83"/>
    <w:rsid w:val="00132D93"/>
    <w:rsid w:val="001352BF"/>
    <w:rsid w:val="0013768E"/>
    <w:rsid w:val="00137AF1"/>
    <w:rsid w:val="00137CF8"/>
    <w:rsid w:val="001401F4"/>
    <w:rsid w:val="00141C1E"/>
    <w:rsid w:val="00142D28"/>
    <w:rsid w:val="00144A05"/>
    <w:rsid w:val="001502BA"/>
    <w:rsid w:val="00150C9A"/>
    <w:rsid w:val="001520BB"/>
    <w:rsid w:val="0015234F"/>
    <w:rsid w:val="00152F52"/>
    <w:rsid w:val="00153807"/>
    <w:rsid w:val="00161782"/>
    <w:rsid w:val="001623AF"/>
    <w:rsid w:val="001628D1"/>
    <w:rsid w:val="00164FB0"/>
    <w:rsid w:val="00166882"/>
    <w:rsid w:val="00173E33"/>
    <w:rsid w:val="00174705"/>
    <w:rsid w:val="00174FF4"/>
    <w:rsid w:val="0018164F"/>
    <w:rsid w:val="00181726"/>
    <w:rsid w:val="00181857"/>
    <w:rsid w:val="00181C35"/>
    <w:rsid w:val="001831D6"/>
    <w:rsid w:val="00183C34"/>
    <w:rsid w:val="0018451A"/>
    <w:rsid w:val="00184C93"/>
    <w:rsid w:val="0018544D"/>
    <w:rsid w:val="00187571"/>
    <w:rsid w:val="00187C5B"/>
    <w:rsid w:val="0019463A"/>
    <w:rsid w:val="00196B9A"/>
    <w:rsid w:val="00197DB0"/>
    <w:rsid w:val="001A07AE"/>
    <w:rsid w:val="001A1629"/>
    <w:rsid w:val="001A24C9"/>
    <w:rsid w:val="001A398A"/>
    <w:rsid w:val="001A4FBE"/>
    <w:rsid w:val="001A7E14"/>
    <w:rsid w:val="001A7E17"/>
    <w:rsid w:val="001B0018"/>
    <w:rsid w:val="001B314C"/>
    <w:rsid w:val="001B316A"/>
    <w:rsid w:val="001B34E7"/>
    <w:rsid w:val="001B3D43"/>
    <w:rsid w:val="001B41D8"/>
    <w:rsid w:val="001B49FE"/>
    <w:rsid w:val="001B6C56"/>
    <w:rsid w:val="001B72AE"/>
    <w:rsid w:val="001C0497"/>
    <w:rsid w:val="001C3E2D"/>
    <w:rsid w:val="001C4950"/>
    <w:rsid w:val="001C5FEB"/>
    <w:rsid w:val="001C6505"/>
    <w:rsid w:val="001C6966"/>
    <w:rsid w:val="001C7CD2"/>
    <w:rsid w:val="001D0B0B"/>
    <w:rsid w:val="001D1CA5"/>
    <w:rsid w:val="001D1CE3"/>
    <w:rsid w:val="001D521F"/>
    <w:rsid w:val="001D52F9"/>
    <w:rsid w:val="001D5BD0"/>
    <w:rsid w:val="001D7B36"/>
    <w:rsid w:val="001E237E"/>
    <w:rsid w:val="001E4585"/>
    <w:rsid w:val="001E75AA"/>
    <w:rsid w:val="001F2880"/>
    <w:rsid w:val="001F28D7"/>
    <w:rsid w:val="001F5251"/>
    <w:rsid w:val="001F7A51"/>
    <w:rsid w:val="0020098E"/>
    <w:rsid w:val="002017D9"/>
    <w:rsid w:val="00201EBC"/>
    <w:rsid w:val="0020236B"/>
    <w:rsid w:val="002026F4"/>
    <w:rsid w:val="002033A4"/>
    <w:rsid w:val="00203CBD"/>
    <w:rsid w:val="00206DCF"/>
    <w:rsid w:val="00210BA8"/>
    <w:rsid w:val="00212759"/>
    <w:rsid w:val="00213F8C"/>
    <w:rsid w:val="00214648"/>
    <w:rsid w:val="00217695"/>
    <w:rsid w:val="00221966"/>
    <w:rsid w:val="00222033"/>
    <w:rsid w:val="00222478"/>
    <w:rsid w:val="00222EBF"/>
    <w:rsid w:val="002235B4"/>
    <w:rsid w:val="00224297"/>
    <w:rsid w:val="00226BB2"/>
    <w:rsid w:val="00226F04"/>
    <w:rsid w:val="00227D27"/>
    <w:rsid w:val="00230643"/>
    <w:rsid w:val="0023451C"/>
    <w:rsid w:val="00234FA4"/>
    <w:rsid w:val="00235CE0"/>
    <w:rsid w:val="00236562"/>
    <w:rsid w:val="00236597"/>
    <w:rsid w:val="00242681"/>
    <w:rsid w:val="00244BB4"/>
    <w:rsid w:val="00244DBB"/>
    <w:rsid w:val="00246250"/>
    <w:rsid w:val="0024755B"/>
    <w:rsid w:val="00247AE2"/>
    <w:rsid w:val="00250213"/>
    <w:rsid w:val="00252230"/>
    <w:rsid w:val="002527CF"/>
    <w:rsid w:val="00252B1E"/>
    <w:rsid w:val="002532E7"/>
    <w:rsid w:val="00253319"/>
    <w:rsid w:val="0025469F"/>
    <w:rsid w:val="00255AC5"/>
    <w:rsid w:val="002569B4"/>
    <w:rsid w:val="00260067"/>
    <w:rsid w:val="00261056"/>
    <w:rsid w:val="002638F6"/>
    <w:rsid w:val="0026431C"/>
    <w:rsid w:val="00266ED5"/>
    <w:rsid w:val="00270DB8"/>
    <w:rsid w:val="00274631"/>
    <w:rsid w:val="00274D86"/>
    <w:rsid w:val="002753D9"/>
    <w:rsid w:val="00275597"/>
    <w:rsid w:val="00275C50"/>
    <w:rsid w:val="00280901"/>
    <w:rsid w:val="00280CF8"/>
    <w:rsid w:val="002828A2"/>
    <w:rsid w:val="00283707"/>
    <w:rsid w:val="0028452C"/>
    <w:rsid w:val="0028475D"/>
    <w:rsid w:val="00286D43"/>
    <w:rsid w:val="002901BE"/>
    <w:rsid w:val="00291347"/>
    <w:rsid w:val="00291DBF"/>
    <w:rsid w:val="002926CF"/>
    <w:rsid w:val="00293AF2"/>
    <w:rsid w:val="002941BD"/>
    <w:rsid w:val="00295B4E"/>
    <w:rsid w:val="00296637"/>
    <w:rsid w:val="00297D52"/>
    <w:rsid w:val="002A2069"/>
    <w:rsid w:val="002A3874"/>
    <w:rsid w:val="002A3ADE"/>
    <w:rsid w:val="002A3EFD"/>
    <w:rsid w:val="002A5451"/>
    <w:rsid w:val="002A54FA"/>
    <w:rsid w:val="002A667D"/>
    <w:rsid w:val="002A7107"/>
    <w:rsid w:val="002B14B2"/>
    <w:rsid w:val="002B3625"/>
    <w:rsid w:val="002B4525"/>
    <w:rsid w:val="002B4701"/>
    <w:rsid w:val="002B7F3D"/>
    <w:rsid w:val="002C0306"/>
    <w:rsid w:val="002C0DC0"/>
    <w:rsid w:val="002C0E6B"/>
    <w:rsid w:val="002C137B"/>
    <w:rsid w:val="002C19C7"/>
    <w:rsid w:val="002C1C6E"/>
    <w:rsid w:val="002C1E95"/>
    <w:rsid w:val="002C7D96"/>
    <w:rsid w:val="002D0CD2"/>
    <w:rsid w:val="002D257D"/>
    <w:rsid w:val="002D3EBC"/>
    <w:rsid w:val="002D7D27"/>
    <w:rsid w:val="002D7FAE"/>
    <w:rsid w:val="002E0CFC"/>
    <w:rsid w:val="002E1138"/>
    <w:rsid w:val="002E2747"/>
    <w:rsid w:val="002E29E5"/>
    <w:rsid w:val="002E6EED"/>
    <w:rsid w:val="002F06CF"/>
    <w:rsid w:val="002F0FEB"/>
    <w:rsid w:val="002F2522"/>
    <w:rsid w:val="002F5EDA"/>
    <w:rsid w:val="002F6D76"/>
    <w:rsid w:val="002F6FBA"/>
    <w:rsid w:val="002F7685"/>
    <w:rsid w:val="0030038F"/>
    <w:rsid w:val="00301571"/>
    <w:rsid w:val="00302914"/>
    <w:rsid w:val="00307002"/>
    <w:rsid w:val="00307659"/>
    <w:rsid w:val="00310053"/>
    <w:rsid w:val="00316510"/>
    <w:rsid w:val="003171D6"/>
    <w:rsid w:val="003177D0"/>
    <w:rsid w:val="00317A13"/>
    <w:rsid w:val="003208A6"/>
    <w:rsid w:val="00323446"/>
    <w:rsid w:val="00323582"/>
    <w:rsid w:val="00323FDB"/>
    <w:rsid w:val="00324EEF"/>
    <w:rsid w:val="00325046"/>
    <w:rsid w:val="0032505A"/>
    <w:rsid w:val="00325744"/>
    <w:rsid w:val="003312F2"/>
    <w:rsid w:val="00331F90"/>
    <w:rsid w:val="00334294"/>
    <w:rsid w:val="00335CCE"/>
    <w:rsid w:val="00336E2A"/>
    <w:rsid w:val="003403C1"/>
    <w:rsid w:val="00340900"/>
    <w:rsid w:val="00340F6C"/>
    <w:rsid w:val="00341AF9"/>
    <w:rsid w:val="00344BE1"/>
    <w:rsid w:val="0034503C"/>
    <w:rsid w:val="0034560E"/>
    <w:rsid w:val="00345D9E"/>
    <w:rsid w:val="00345ECE"/>
    <w:rsid w:val="0034651F"/>
    <w:rsid w:val="0035520E"/>
    <w:rsid w:val="0035604C"/>
    <w:rsid w:val="003561D3"/>
    <w:rsid w:val="00357382"/>
    <w:rsid w:val="003615A8"/>
    <w:rsid w:val="00362B2C"/>
    <w:rsid w:val="0036508B"/>
    <w:rsid w:val="003650BA"/>
    <w:rsid w:val="00365D9B"/>
    <w:rsid w:val="0036613B"/>
    <w:rsid w:val="003672E8"/>
    <w:rsid w:val="0036796F"/>
    <w:rsid w:val="00367F62"/>
    <w:rsid w:val="0037713C"/>
    <w:rsid w:val="00377ABE"/>
    <w:rsid w:val="00380AA1"/>
    <w:rsid w:val="00380B68"/>
    <w:rsid w:val="00381C7D"/>
    <w:rsid w:val="00385199"/>
    <w:rsid w:val="003866C5"/>
    <w:rsid w:val="003873BB"/>
    <w:rsid w:val="00387B7C"/>
    <w:rsid w:val="00391288"/>
    <w:rsid w:val="00391BCC"/>
    <w:rsid w:val="00392275"/>
    <w:rsid w:val="00392ACF"/>
    <w:rsid w:val="0039305C"/>
    <w:rsid w:val="00393E62"/>
    <w:rsid w:val="00394C6B"/>
    <w:rsid w:val="00395A9C"/>
    <w:rsid w:val="003960B6"/>
    <w:rsid w:val="003A12E2"/>
    <w:rsid w:val="003A28D9"/>
    <w:rsid w:val="003A4140"/>
    <w:rsid w:val="003A4B6F"/>
    <w:rsid w:val="003A61CB"/>
    <w:rsid w:val="003B14F8"/>
    <w:rsid w:val="003B3E3E"/>
    <w:rsid w:val="003B584A"/>
    <w:rsid w:val="003B587F"/>
    <w:rsid w:val="003B620C"/>
    <w:rsid w:val="003C0B1E"/>
    <w:rsid w:val="003C0BCC"/>
    <w:rsid w:val="003C0C19"/>
    <w:rsid w:val="003C40CE"/>
    <w:rsid w:val="003C4D02"/>
    <w:rsid w:val="003C51DC"/>
    <w:rsid w:val="003C6E62"/>
    <w:rsid w:val="003C6F5C"/>
    <w:rsid w:val="003D0B6F"/>
    <w:rsid w:val="003D1313"/>
    <w:rsid w:val="003E0680"/>
    <w:rsid w:val="003E0DB7"/>
    <w:rsid w:val="003E4E30"/>
    <w:rsid w:val="003E4F62"/>
    <w:rsid w:val="003E7F50"/>
    <w:rsid w:val="003F15A3"/>
    <w:rsid w:val="003F3A80"/>
    <w:rsid w:val="003F68EC"/>
    <w:rsid w:val="003F6B6D"/>
    <w:rsid w:val="003F76DB"/>
    <w:rsid w:val="0040070D"/>
    <w:rsid w:val="00400897"/>
    <w:rsid w:val="00400F50"/>
    <w:rsid w:val="00402E86"/>
    <w:rsid w:val="004034CF"/>
    <w:rsid w:val="00403FDF"/>
    <w:rsid w:val="00404412"/>
    <w:rsid w:val="00405408"/>
    <w:rsid w:val="00405860"/>
    <w:rsid w:val="0040589B"/>
    <w:rsid w:val="00405DC4"/>
    <w:rsid w:val="00406465"/>
    <w:rsid w:val="00407305"/>
    <w:rsid w:val="00407991"/>
    <w:rsid w:val="004116CF"/>
    <w:rsid w:val="00411DCB"/>
    <w:rsid w:val="0041285F"/>
    <w:rsid w:val="004150D6"/>
    <w:rsid w:val="00415160"/>
    <w:rsid w:val="00422193"/>
    <w:rsid w:val="00422669"/>
    <w:rsid w:val="00423FC7"/>
    <w:rsid w:val="0042500B"/>
    <w:rsid w:val="00427670"/>
    <w:rsid w:val="00430783"/>
    <w:rsid w:val="00431020"/>
    <w:rsid w:val="00431D65"/>
    <w:rsid w:val="00432B6F"/>
    <w:rsid w:val="00434D67"/>
    <w:rsid w:val="00437EC4"/>
    <w:rsid w:val="00440E9C"/>
    <w:rsid w:val="00441AFB"/>
    <w:rsid w:val="004425EC"/>
    <w:rsid w:val="00443130"/>
    <w:rsid w:val="00444944"/>
    <w:rsid w:val="004514A2"/>
    <w:rsid w:val="004518AF"/>
    <w:rsid w:val="00453A9D"/>
    <w:rsid w:val="00454BFE"/>
    <w:rsid w:val="004561CE"/>
    <w:rsid w:val="00462451"/>
    <w:rsid w:val="004629F7"/>
    <w:rsid w:val="00463291"/>
    <w:rsid w:val="004635C2"/>
    <w:rsid w:val="00466C02"/>
    <w:rsid w:val="00472C26"/>
    <w:rsid w:val="00473758"/>
    <w:rsid w:val="00474297"/>
    <w:rsid w:val="00476CAA"/>
    <w:rsid w:val="004855EF"/>
    <w:rsid w:val="0048650B"/>
    <w:rsid w:val="00490501"/>
    <w:rsid w:val="00491E09"/>
    <w:rsid w:val="004923CA"/>
    <w:rsid w:val="00492773"/>
    <w:rsid w:val="00493872"/>
    <w:rsid w:val="00493D34"/>
    <w:rsid w:val="0049466B"/>
    <w:rsid w:val="00495521"/>
    <w:rsid w:val="0049647E"/>
    <w:rsid w:val="00496818"/>
    <w:rsid w:val="00497581"/>
    <w:rsid w:val="00497CFC"/>
    <w:rsid w:val="004A012B"/>
    <w:rsid w:val="004A0CEF"/>
    <w:rsid w:val="004A15F4"/>
    <w:rsid w:val="004A35CC"/>
    <w:rsid w:val="004A559B"/>
    <w:rsid w:val="004A5F04"/>
    <w:rsid w:val="004A6826"/>
    <w:rsid w:val="004A6D63"/>
    <w:rsid w:val="004B1CD7"/>
    <w:rsid w:val="004B263E"/>
    <w:rsid w:val="004B3486"/>
    <w:rsid w:val="004B41B4"/>
    <w:rsid w:val="004B5E95"/>
    <w:rsid w:val="004B7130"/>
    <w:rsid w:val="004B7BAC"/>
    <w:rsid w:val="004C0E42"/>
    <w:rsid w:val="004C10EC"/>
    <w:rsid w:val="004C4B04"/>
    <w:rsid w:val="004C5037"/>
    <w:rsid w:val="004C5779"/>
    <w:rsid w:val="004C5D72"/>
    <w:rsid w:val="004C66BA"/>
    <w:rsid w:val="004C689A"/>
    <w:rsid w:val="004C6935"/>
    <w:rsid w:val="004D05B6"/>
    <w:rsid w:val="004D075D"/>
    <w:rsid w:val="004D0E52"/>
    <w:rsid w:val="004D119B"/>
    <w:rsid w:val="004D1DE4"/>
    <w:rsid w:val="004D2780"/>
    <w:rsid w:val="004D4C17"/>
    <w:rsid w:val="004D7289"/>
    <w:rsid w:val="004E0C6B"/>
    <w:rsid w:val="004E28B4"/>
    <w:rsid w:val="004E316C"/>
    <w:rsid w:val="004E3992"/>
    <w:rsid w:val="004E4157"/>
    <w:rsid w:val="004E4212"/>
    <w:rsid w:val="004E5975"/>
    <w:rsid w:val="004F29B1"/>
    <w:rsid w:val="004F56CB"/>
    <w:rsid w:val="004F5717"/>
    <w:rsid w:val="004F6571"/>
    <w:rsid w:val="00500B04"/>
    <w:rsid w:val="00502BC4"/>
    <w:rsid w:val="00503E44"/>
    <w:rsid w:val="005056FF"/>
    <w:rsid w:val="00505B5F"/>
    <w:rsid w:val="0051203F"/>
    <w:rsid w:val="00514DD7"/>
    <w:rsid w:val="00516F81"/>
    <w:rsid w:val="00520294"/>
    <w:rsid w:val="00520B1B"/>
    <w:rsid w:val="00520FF3"/>
    <w:rsid w:val="005223F6"/>
    <w:rsid w:val="0052490B"/>
    <w:rsid w:val="00524923"/>
    <w:rsid w:val="005265D4"/>
    <w:rsid w:val="00527608"/>
    <w:rsid w:val="0053142F"/>
    <w:rsid w:val="00531E1D"/>
    <w:rsid w:val="005328DA"/>
    <w:rsid w:val="005334D1"/>
    <w:rsid w:val="00533FA2"/>
    <w:rsid w:val="00534A0E"/>
    <w:rsid w:val="00534C12"/>
    <w:rsid w:val="00534D4E"/>
    <w:rsid w:val="0053570E"/>
    <w:rsid w:val="00535ED7"/>
    <w:rsid w:val="005429F2"/>
    <w:rsid w:val="005429FB"/>
    <w:rsid w:val="00547234"/>
    <w:rsid w:val="00547AD5"/>
    <w:rsid w:val="005507A7"/>
    <w:rsid w:val="00553614"/>
    <w:rsid w:val="00553622"/>
    <w:rsid w:val="005603BA"/>
    <w:rsid w:val="005618F0"/>
    <w:rsid w:val="00561E23"/>
    <w:rsid w:val="005642AF"/>
    <w:rsid w:val="00564EF5"/>
    <w:rsid w:val="0056586A"/>
    <w:rsid w:val="00567E6C"/>
    <w:rsid w:val="005728D7"/>
    <w:rsid w:val="00576D1D"/>
    <w:rsid w:val="00580DE8"/>
    <w:rsid w:val="00581514"/>
    <w:rsid w:val="00581678"/>
    <w:rsid w:val="00581926"/>
    <w:rsid w:val="00583BDD"/>
    <w:rsid w:val="00585338"/>
    <w:rsid w:val="00586D11"/>
    <w:rsid w:val="00591F0D"/>
    <w:rsid w:val="00595614"/>
    <w:rsid w:val="00595DC0"/>
    <w:rsid w:val="00596DBC"/>
    <w:rsid w:val="005A1054"/>
    <w:rsid w:val="005A1845"/>
    <w:rsid w:val="005A1E52"/>
    <w:rsid w:val="005A4051"/>
    <w:rsid w:val="005A4847"/>
    <w:rsid w:val="005A5020"/>
    <w:rsid w:val="005A7CCD"/>
    <w:rsid w:val="005B035D"/>
    <w:rsid w:val="005B159F"/>
    <w:rsid w:val="005B3EDE"/>
    <w:rsid w:val="005B42A8"/>
    <w:rsid w:val="005B4473"/>
    <w:rsid w:val="005B5054"/>
    <w:rsid w:val="005B78D5"/>
    <w:rsid w:val="005C02B2"/>
    <w:rsid w:val="005C0FA0"/>
    <w:rsid w:val="005C34E3"/>
    <w:rsid w:val="005D0920"/>
    <w:rsid w:val="005D35E8"/>
    <w:rsid w:val="005D4064"/>
    <w:rsid w:val="005D4642"/>
    <w:rsid w:val="005E0FF8"/>
    <w:rsid w:val="005E187E"/>
    <w:rsid w:val="005E1D29"/>
    <w:rsid w:val="005E3ED0"/>
    <w:rsid w:val="005E7C5C"/>
    <w:rsid w:val="005F5CA4"/>
    <w:rsid w:val="005F6DA3"/>
    <w:rsid w:val="00601844"/>
    <w:rsid w:val="006044D0"/>
    <w:rsid w:val="0060630F"/>
    <w:rsid w:val="00607F5D"/>
    <w:rsid w:val="006105E8"/>
    <w:rsid w:val="00613191"/>
    <w:rsid w:val="006169BB"/>
    <w:rsid w:val="0061762A"/>
    <w:rsid w:val="0062077B"/>
    <w:rsid w:val="00621681"/>
    <w:rsid w:val="00621993"/>
    <w:rsid w:val="00622EF7"/>
    <w:rsid w:val="00623104"/>
    <w:rsid w:val="00623281"/>
    <w:rsid w:val="006241DA"/>
    <w:rsid w:val="00626D0C"/>
    <w:rsid w:val="00626F0C"/>
    <w:rsid w:val="0063150A"/>
    <w:rsid w:val="00632965"/>
    <w:rsid w:val="00635943"/>
    <w:rsid w:val="006367EF"/>
    <w:rsid w:val="006416CF"/>
    <w:rsid w:val="006434EA"/>
    <w:rsid w:val="00646D3A"/>
    <w:rsid w:val="00646D85"/>
    <w:rsid w:val="00647107"/>
    <w:rsid w:val="00656380"/>
    <w:rsid w:val="00657208"/>
    <w:rsid w:val="0065765E"/>
    <w:rsid w:val="00661900"/>
    <w:rsid w:val="00661AB8"/>
    <w:rsid w:val="00664871"/>
    <w:rsid w:val="00664FBA"/>
    <w:rsid w:val="00667AAC"/>
    <w:rsid w:val="0067024A"/>
    <w:rsid w:val="00671B7A"/>
    <w:rsid w:val="00673476"/>
    <w:rsid w:val="00673580"/>
    <w:rsid w:val="00673DF8"/>
    <w:rsid w:val="00674DDA"/>
    <w:rsid w:val="00677F0D"/>
    <w:rsid w:val="00680012"/>
    <w:rsid w:val="00681FFF"/>
    <w:rsid w:val="0068246F"/>
    <w:rsid w:val="00682AC5"/>
    <w:rsid w:val="006837A5"/>
    <w:rsid w:val="00686515"/>
    <w:rsid w:val="006924BE"/>
    <w:rsid w:val="0069257B"/>
    <w:rsid w:val="006942EC"/>
    <w:rsid w:val="006A2595"/>
    <w:rsid w:val="006A443D"/>
    <w:rsid w:val="006A5B2E"/>
    <w:rsid w:val="006A7C72"/>
    <w:rsid w:val="006B020E"/>
    <w:rsid w:val="006B3833"/>
    <w:rsid w:val="006B3DD9"/>
    <w:rsid w:val="006B3EEA"/>
    <w:rsid w:val="006B4B5E"/>
    <w:rsid w:val="006B74BF"/>
    <w:rsid w:val="006B7B06"/>
    <w:rsid w:val="006B7EED"/>
    <w:rsid w:val="006C08BC"/>
    <w:rsid w:val="006C21B9"/>
    <w:rsid w:val="006C410C"/>
    <w:rsid w:val="006C468A"/>
    <w:rsid w:val="006C71B6"/>
    <w:rsid w:val="006C7923"/>
    <w:rsid w:val="006D18B5"/>
    <w:rsid w:val="006D2A43"/>
    <w:rsid w:val="006D32C5"/>
    <w:rsid w:val="006D3E4D"/>
    <w:rsid w:val="006D46A9"/>
    <w:rsid w:val="006D4DC9"/>
    <w:rsid w:val="006D5712"/>
    <w:rsid w:val="006E149F"/>
    <w:rsid w:val="006E1B31"/>
    <w:rsid w:val="006E2998"/>
    <w:rsid w:val="006E3D02"/>
    <w:rsid w:val="006E4B1D"/>
    <w:rsid w:val="006E51DD"/>
    <w:rsid w:val="006E5641"/>
    <w:rsid w:val="006E66F5"/>
    <w:rsid w:val="006E6F4A"/>
    <w:rsid w:val="006F23EC"/>
    <w:rsid w:val="006F3570"/>
    <w:rsid w:val="006F4A9B"/>
    <w:rsid w:val="006F4CBA"/>
    <w:rsid w:val="006F57FF"/>
    <w:rsid w:val="006F6080"/>
    <w:rsid w:val="006F6F0B"/>
    <w:rsid w:val="006F75CD"/>
    <w:rsid w:val="006F7829"/>
    <w:rsid w:val="00700BCB"/>
    <w:rsid w:val="007035C3"/>
    <w:rsid w:val="00704947"/>
    <w:rsid w:val="00704E88"/>
    <w:rsid w:val="0070633B"/>
    <w:rsid w:val="00707F75"/>
    <w:rsid w:val="007116E6"/>
    <w:rsid w:val="00712BE5"/>
    <w:rsid w:val="0071640F"/>
    <w:rsid w:val="007177A4"/>
    <w:rsid w:val="00717E20"/>
    <w:rsid w:val="007204FB"/>
    <w:rsid w:val="00720517"/>
    <w:rsid w:val="00720B85"/>
    <w:rsid w:val="00720EB2"/>
    <w:rsid w:val="007217F2"/>
    <w:rsid w:val="00721B9F"/>
    <w:rsid w:val="00722317"/>
    <w:rsid w:val="0072234B"/>
    <w:rsid w:val="007226DB"/>
    <w:rsid w:val="007265BB"/>
    <w:rsid w:val="00730F7B"/>
    <w:rsid w:val="0073188F"/>
    <w:rsid w:val="00732566"/>
    <w:rsid w:val="00732FFF"/>
    <w:rsid w:val="00741BA0"/>
    <w:rsid w:val="00745155"/>
    <w:rsid w:val="007468AB"/>
    <w:rsid w:val="00747F03"/>
    <w:rsid w:val="00750FA8"/>
    <w:rsid w:val="00751076"/>
    <w:rsid w:val="0075494A"/>
    <w:rsid w:val="007554BF"/>
    <w:rsid w:val="00762BF0"/>
    <w:rsid w:val="00763973"/>
    <w:rsid w:val="00763C56"/>
    <w:rsid w:val="00763D05"/>
    <w:rsid w:val="00766E78"/>
    <w:rsid w:val="00770B0B"/>
    <w:rsid w:val="007711CA"/>
    <w:rsid w:val="00771A66"/>
    <w:rsid w:val="00773ACB"/>
    <w:rsid w:val="00773E0E"/>
    <w:rsid w:val="007753F0"/>
    <w:rsid w:val="007807E0"/>
    <w:rsid w:val="007813A5"/>
    <w:rsid w:val="00785BD1"/>
    <w:rsid w:val="00790ABB"/>
    <w:rsid w:val="00793FC7"/>
    <w:rsid w:val="007964D1"/>
    <w:rsid w:val="00797305"/>
    <w:rsid w:val="00797568"/>
    <w:rsid w:val="007A15C9"/>
    <w:rsid w:val="007A3178"/>
    <w:rsid w:val="007A6E3B"/>
    <w:rsid w:val="007A731B"/>
    <w:rsid w:val="007A7F33"/>
    <w:rsid w:val="007B2DED"/>
    <w:rsid w:val="007B319D"/>
    <w:rsid w:val="007B4AB1"/>
    <w:rsid w:val="007B7ED5"/>
    <w:rsid w:val="007C00CB"/>
    <w:rsid w:val="007C1D54"/>
    <w:rsid w:val="007C2C50"/>
    <w:rsid w:val="007C338E"/>
    <w:rsid w:val="007C3F93"/>
    <w:rsid w:val="007C50B6"/>
    <w:rsid w:val="007C666A"/>
    <w:rsid w:val="007C6D6A"/>
    <w:rsid w:val="007C78F9"/>
    <w:rsid w:val="007C7E6D"/>
    <w:rsid w:val="007D05E4"/>
    <w:rsid w:val="007D1843"/>
    <w:rsid w:val="007D27DA"/>
    <w:rsid w:val="007D49D0"/>
    <w:rsid w:val="007E0851"/>
    <w:rsid w:val="007E0ACE"/>
    <w:rsid w:val="007E37C9"/>
    <w:rsid w:val="007E544F"/>
    <w:rsid w:val="007E56A4"/>
    <w:rsid w:val="007E6FFE"/>
    <w:rsid w:val="007F089B"/>
    <w:rsid w:val="007F0C97"/>
    <w:rsid w:val="007F116F"/>
    <w:rsid w:val="007F2245"/>
    <w:rsid w:val="007F2424"/>
    <w:rsid w:val="007F28F0"/>
    <w:rsid w:val="007F2D2C"/>
    <w:rsid w:val="007F32C5"/>
    <w:rsid w:val="007F3D8D"/>
    <w:rsid w:val="007F4E4F"/>
    <w:rsid w:val="007F569D"/>
    <w:rsid w:val="007F578F"/>
    <w:rsid w:val="007F7C9D"/>
    <w:rsid w:val="00800E30"/>
    <w:rsid w:val="00801F88"/>
    <w:rsid w:val="00801FFA"/>
    <w:rsid w:val="008034C6"/>
    <w:rsid w:val="00803AB7"/>
    <w:rsid w:val="00804539"/>
    <w:rsid w:val="00805CDD"/>
    <w:rsid w:val="008108C9"/>
    <w:rsid w:val="008119CE"/>
    <w:rsid w:val="00811CC4"/>
    <w:rsid w:val="00813B33"/>
    <w:rsid w:val="008155D4"/>
    <w:rsid w:val="00823395"/>
    <w:rsid w:val="00824F29"/>
    <w:rsid w:val="008321C9"/>
    <w:rsid w:val="00837C01"/>
    <w:rsid w:val="008447DE"/>
    <w:rsid w:val="00844CCF"/>
    <w:rsid w:val="00846ADF"/>
    <w:rsid w:val="00847427"/>
    <w:rsid w:val="00847D64"/>
    <w:rsid w:val="00850087"/>
    <w:rsid w:val="00850502"/>
    <w:rsid w:val="00850E39"/>
    <w:rsid w:val="008538D6"/>
    <w:rsid w:val="008566D6"/>
    <w:rsid w:val="0085711A"/>
    <w:rsid w:val="008610FD"/>
    <w:rsid w:val="008619E1"/>
    <w:rsid w:val="008625A2"/>
    <w:rsid w:val="008679C0"/>
    <w:rsid w:val="00867B4E"/>
    <w:rsid w:val="00870D77"/>
    <w:rsid w:val="0087112F"/>
    <w:rsid w:val="00881D73"/>
    <w:rsid w:val="0088209F"/>
    <w:rsid w:val="008837CD"/>
    <w:rsid w:val="00884326"/>
    <w:rsid w:val="0088493D"/>
    <w:rsid w:val="00885D07"/>
    <w:rsid w:val="0088724A"/>
    <w:rsid w:val="00887611"/>
    <w:rsid w:val="0089033B"/>
    <w:rsid w:val="0089080F"/>
    <w:rsid w:val="00891A8D"/>
    <w:rsid w:val="008933A0"/>
    <w:rsid w:val="00894E4F"/>
    <w:rsid w:val="00896E4E"/>
    <w:rsid w:val="008A1FCE"/>
    <w:rsid w:val="008A24B0"/>
    <w:rsid w:val="008A26AC"/>
    <w:rsid w:val="008A2B2E"/>
    <w:rsid w:val="008A2FF5"/>
    <w:rsid w:val="008A3678"/>
    <w:rsid w:val="008A64A4"/>
    <w:rsid w:val="008A6DD1"/>
    <w:rsid w:val="008A7AB8"/>
    <w:rsid w:val="008B0090"/>
    <w:rsid w:val="008B1E51"/>
    <w:rsid w:val="008B1F19"/>
    <w:rsid w:val="008B210B"/>
    <w:rsid w:val="008B4B7C"/>
    <w:rsid w:val="008C0CBB"/>
    <w:rsid w:val="008C0EB3"/>
    <w:rsid w:val="008C3416"/>
    <w:rsid w:val="008C44C1"/>
    <w:rsid w:val="008C6C32"/>
    <w:rsid w:val="008D07FD"/>
    <w:rsid w:val="008D0930"/>
    <w:rsid w:val="008D2DFD"/>
    <w:rsid w:val="008D365A"/>
    <w:rsid w:val="008D3728"/>
    <w:rsid w:val="008D395D"/>
    <w:rsid w:val="008D5671"/>
    <w:rsid w:val="008D65AC"/>
    <w:rsid w:val="008D727A"/>
    <w:rsid w:val="008E06F1"/>
    <w:rsid w:val="008E1AA1"/>
    <w:rsid w:val="008E432F"/>
    <w:rsid w:val="008E4667"/>
    <w:rsid w:val="008E4D4E"/>
    <w:rsid w:val="008F0743"/>
    <w:rsid w:val="008F0C4A"/>
    <w:rsid w:val="008F153F"/>
    <w:rsid w:val="008F43AE"/>
    <w:rsid w:val="008F6566"/>
    <w:rsid w:val="008F6FC4"/>
    <w:rsid w:val="008F71D7"/>
    <w:rsid w:val="0090336D"/>
    <w:rsid w:val="009044B2"/>
    <w:rsid w:val="009059A4"/>
    <w:rsid w:val="00905BF9"/>
    <w:rsid w:val="009062F7"/>
    <w:rsid w:val="00910C20"/>
    <w:rsid w:val="0091343E"/>
    <w:rsid w:val="00914A12"/>
    <w:rsid w:val="0091533E"/>
    <w:rsid w:val="00915601"/>
    <w:rsid w:val="009158F7"/>
    <w:rsid w:val="00916363"/>
    <w:rsid w:val="009177A1"/>
    <w:rsid w:val="00921896"/>
    <w:rsid w:val="00924D71"/>
    <w:rsid w:val="00932730"/>
    <w:rsid w:val="0093361B"/>
    <w:rsid w:val="00934E67"/>
    <w:rsid w:val="00936402"/>
    <w:rsid w:val="00936A50"/>
    <w:rsid w:val="00944169"/>
    <w:rsid w:val="009444FB"/>
    <w:rsid w:val="0094457D"/>
    <w:rsid w:val="0095041F"/>
    <w:rsid w:val="00951D16"/>
    <w:rsid w:val="00952126"/>
    <w:rsid w:val="00952317"/>
    <w:rsid w:val="009533DB"/>
    <w:rsid w:val="009535CB"/>
    <w:rsid w:val="00957947"/>
    <w:rsid w:val="009603AC"/>
    <w:rsid w:val="0096042F"/>
    <w:rsid w:val="0096045E"/>
    <w:rsid w:val="00962F35"/>
    <w:rsid w:val="00966AAA"/>
    <w:rsid w:val="009674E3"/>
    <w:rsid w:val="00971380"/>
    <w:rsid w:val="00971BE9"/>
    <w:rsid w:val="00972B69"/>
    <w:rsid w:val="00972CB0"/>
    <w:rsid w:val="00973FD1"/>
    <w:rsid w:val="0097422C"/>
    <w:rsid w:val="00974364"/>
    <w:rsid w:val="00974992"/>
    <w:rsid w:val="00975570"/>
    <w:rsid w:val="00975A1F"/>
    <w:rsid w:val="00975E4C"/>
    <w:rsid w:val="009764C3"/>
    <w:rsid w:val="00976CE9"/>
    <w:rsid w:val="009802F6"/>
    <w:rsid w:val="00980956"/>
    <w:rsid w:val="00980E33"/>
    <w:rsid w:val="00983FD9"/>
    <w:rsid w:val="0098551C"/>
    <w:rsid w:val="009913F8"/>
    <w:rsid w:val="00991FFC"/>
    <w:rsid w:val="00995BCC"/>
    <w:rsid w:val="0099621D"/>
    <w:rsid w:val="00996D78"/>
    <w:rsid w:val="00996E31"/>
    <w:rsid w:val="009A346E"/>
    <w:rsid w:val="009A3DFD"/>
    <w:rsid w:val="009A6D69"/>
    <w:rsid w:val="009B23EC"/>
    <w:rsid w:val="009B26E2"/>
    <w:rsid w:val="009B6FAC"/>
    <w:rsid w:val="009C3234"/>
    <w:rsid w:val="009C52A8"/>
    <w:rsid w:val="009C5D54"/>
    <w:rsid w:val="009C7348"/>
    <w:rsid w:val="009C73C0"/>
    <w:rsid w:val="009C75DB"/>
    <w:rsid w:val="009D4981"/>
    <w:rsid w:val="009E040A"/>
    <w:rsid w:val="009E2DCF"/>
    <w:rsid w:val="009E3DC7"/>
    <w:rsid w:val="009E3FE4"/>
    <w:rsid w:val="009E5AA5"/>
    <w:rsid w:val="009E626F"/>
    <w:rsid w:val="009F1058"/>
    <w:rsid w:val="009F131E"/>
    <w:rsid w:val="009F3819"/>
    <w:rsid w:val="009F3A45"/>
    <w:rsid w:val="009F3EE8"/>
    <w:rsid w:val="009F7033"/>
    <w:rsid w:val="00A00ACD"/>
    <w:rsid w:val="00A01A03"/>
    <w:rsid w:val="00A0257C"/>
    <w:rsid w:val="00A04C0E"/>
    <w:rsid w:val="00A05607"/>
    <w:rsid w:val="00A05BA9"/>
    <w:rsid w:val="00A0628B"/>
    <w:rsid w:val="00A131E8"/>
    <w:rsid w:val="00A13DF3"/>
    <w:rsid w:val="00A13E16"/>
    <w:rsid w:val="00A142C3"/>
    <w:rsid w:val="00A21A88"/>
    <w:rsid w:val="00A24A07"/>
    <w:rsid w:val="00A2638E"/>
    <w:rsid w:val="00A270E9"/>
    <w:rsid w:val="00A33AB0"/>
    <w:rsid w:val="00A33C31"/>
    <w:rsid w:val="00A36493"/>
    <w:rsid w:val="00A368CC"/>
    <w:rsid w:val="00A40478"/>
    <w:rsid w:val="00A426D8"/>
    <w:rsid w:val="00A44367"/>
    <w:rsid w:val="00A478EA"/>
    <w:rsid w:val="00A511DB"/>
    <w:rsid w:val="00A51DD7"/>
    <w:rsid w:val="00A54AFD"/>
    <w:rsid w:val="00A54D4B"/>
    <w:rsid w:val="00A55FDE"/>
    <w:rsid w:val="00A60C0C"/>
    <w:rsid w:val="00A61568"/>
    <w:rsid w:val="00A61733"/>
    <w:rsid w:val="00A61B06"/>
    <w:rsid w:val="00A64450"/>
    <w:rsid w:val="00A6748F"/>
    <w:rsid w:val="00A67611"/>
    <w:rsid w:val="00A7218A"/>
    <w:rsid w:val="00A73660"/>
    <w:rsid w:val="00A74D49"/>
    <w:rsid w:val="00A80CC4"/>
    <w:rsid w:val="00A85876"/>
    <w:rsid w:val="00A86747"/>
    <w:rsid w:val="00A90C26"/>
    <w:rsid w:val="00A9178D"/>
    <w:rsid w:val="00A94210"/>
    <w:rsid w:val="00A96A47"/>
    <w:rsid w:val="00A9745E"/>
    <w:rsid w:val="00A977D0"/>
    <w:rsid w:val="00AA0B11"/>
    <w:rsid w:val="00AA1637"/>
    <w:rsid w:val="00AA1B2D"/>
    <w:rsid w:val="00AA599F"/>
    <w:rsid w:val="00AB106A"/>
    <w:rsid w:val="00AB1AA4"/>
    <w:rsid w:val="00AB2543"/>
    <w:rsid w:val="00AB25E5"/>
    <w:rsid w:val="00AB2B5A"/>
    <w:rsid w:val="00AB2FDD"/>
    <w:rsid w:val="00AB5227"/>
    <w:rsid w:val="00AB5FC5"/>
    <w:rsid w:val="00AB5FEE"/>
    <w:rsid w:val="00AB7FDF"/>
    <w:rsid w:val="00AC01C6"/>
    <w:rsid w:val="00AC2208"/>
    <w:rsid w:val="00AC3E51"/>
    <w:rsid w:val="00AC45EC"/>
    <w:rsid w:val="00AC7FC3"/>
    <w:rsid w:val="00AD2B96"/>
    <w:rsid w:val="00AD5C66"/>
    <w:rsid w:val="00AD7538"/>
    <w:rsid w:val="00AE1C2B"/>
    <w:rsid w:val="00AE22D2"/>
    <w:rsid w:val="00AE2873"/>
    <w:rsid w:val="00AE31C2"/>
    <w:rsid w:val="00AE3C52"/>
    <w:rsid w:val="00AE5132"/>
    <w:rsid w:val="00AF09DB"/>
    <w:rsid w:val="00AF0D9C"/>
    <w:rsid w:val="00AF1F9C"/>
    <w:rsid w:val="00AF55E0"/>
    <w:rsid w:val="00AF67BB"/>
    <w:rsid w:val="00AF775A"/>
    <w:rsid w:val="00B010DD"/>
    <w:rsid w:val="00B02979"/>
    <w:rsid w:val="00B02D5C"/>
    <w:rsid w:val="00B03473"/>
    <w:rsid w:val="00B0555A"/>
    <w:rsid w:val="00B066CD"/>
    <w:rsid w:val="00B1011D"/>
    <w:rsid w:val="00B10A6D"/>
    <w:rsid w:val="00B1272B"/>
    <w:rsid w:val="00B162E6"/>
    <w:rsid w:val="00B17124"/>
    <w:rsid w:val="00B17A64"/>
    <w:rsid w:val="00B22FA3"/>
    <w:rsid w:val="00B23881"/>
    <w:rsid w:val="00B23FA6"/>
    <w:rsid w:val="00B243E5"/>
    <w:rsid w:val="00B25C05"/>
    <w:rsid w:val="00B26307"/>
    <w:rsid w:val="00B26F19"/>
    <w:rsid w:val="00B30E37"/>
    <w:rsid w:val="00B31CF8"/>
    <w:rsid w:val="00B32653"/>
    <w:rsid w:val="00B330B6"/>
    <w:rsid w:val="00B34694"/>
    <w:rsid w:val="00B34A29"/>
    <w:rsid w:val="00B34FEC"/>
    <w:rsid w:val="00B356C8"/>
    <w:rsid w:val="00B37DE7"/>
    <w:rsid w:val="00B405CE"/>
    <w:rsid w:val="00B413F0"/>
    <w:rsid w:val="00B41CAD"/>
    <w:rsid w:val="00B43361"/>
    <w:rsid w:val="00B4411E"/>
    <w:rsid w:val="00B44219"/>
    <w:rsid w:val="00B47693"/>
    <w:rsid w:val="00B50518"/>
    <w:rsid w:val="00B51D15"/>
    <w:rsid w:val="00B51E86"/>
    <w:rsid w:val="00B55825"/>
    <w:rsid w:val="00B563E8"/>
    <w:rsid w:val="00B573A7"/>
    <w:rsid w:val="00B5778B"/>
    <w:rsid w:val="00B61482"/>
    <w:rsid w:val="00B6183F"/>
    <w:rsid w:val="00B61BA1"/>
    <w:rsid w:val="00B62F72"/>
    <w:rsid w:val="00B6460E"/>
    <w:rsid w:val="00B65649"/>
    <w:rsid w:val="00B656B6"/>
    <w:rsid w:val="00B6718A"/>
    <w:rsid w:val="00B67579"/>
    <w:rsid w:val="00B7194D"/>
    <w:rsid w:val="00B73CBA"/>
    <w:rsid w:val="00B752F0"/>
    <w:rsid w:val="00B766F6"/>
    <w:rsid w:val="00B76D2B"/>
    <w:rsid w:val="00B77DFA"/>
    <w:rsid w:val="00B8047D"/>
    <w:rsid w:val="00B829BF"/>
    <w:rsid w:val="00B8374C"/>
    <w:rsid w:val="00B8423F"/>
    <w:rsid w:val="00B912FC"/>
    <w:rsid w:val="00B91F43"/>
    <w:rsid w:val="00B92238"/>
    <w:rsid w:val="00B96768"/>
    <w:rsid w:val="00B96C48"/>
    <w:rsid w:val="00BA0558"/>
    <w:rsid w:val="00BA05EA"/>
    <w:rsid w:val="00BA0AA8"/>
    <w:rsid w:val="00BA1A74"/>
    <w:rsid w:val="00BA210D"/>
    <w:rsid w:val="00BA2332"/>
    <w:rsid w:val="00BA2C95"/>
    <w:rsid w:val="00BA59AC"/>
    <w:rsid w:val="00BA5A7C"/>
    <w:rsid w:val="00BA5C6E"/>
    <w:rsid w:val="00BA6A5D"/>
    <w:rsid w:val="00BB13B1"/>
    <w:rsid w:val="00BB3BF1"/>
    <w:rsid w:val="00BB6A1B"/>
    <w:rsid w:val="00BB7999"/>
    <w:rsid w:val="00BC5484"/>
    <w:rsid w:val="00BC5697"/>
    <w:rsid w:val="00BC5AEB"/>
    <w:rsid w:val="00BC7846"/>
    <w:rsid w:val="00BC7DCB"/>
    <w:rsid w:val="00BD0368"/>
    <w:rsid w:val="00BD4296"/>
    <w:rsid w:val="00BD4EFC"/>
    <w:rsid w:val="00BD6B96"/>
    <w:rsid w:val="00BD7797"/>
    <w:rsid w:val="00BE08A5"/>
    <w:rsid w:val="00BE1557"/>
    <w:rsid w:val="00BE2199"/>
    <w:rsid w:val="00BE28F2"/>
    <w:rsid w:val="00BE528A"/>
    <w:rsid w:val="00BE5AEE"/>
    <w:rsid w:val="00BE6074"/>
    <w:rsid w:val="00BE6259"/>
    <w:rsid w:val="00BF4A2C"/>
    <w:rsid w:val="00BF74D3"/>
    <w:rsid w:val="00C03562"/>
    <w:rsid w:val="00C038D3"/>
    <w:rsid w:val="00C0394A"/>
    <w:rsid w:val="00C03B02"/>
    <w:rsid w:val="00C049E9"/>
    <w:rsid w:val="00C05D67"/>
    <w:rsid w:val="00C0617A"/>
    <w:rsid w:val="00C06F88"/>
    <w:rsid w:val="00C071D4"/>
    <w:rsid w:val="00C10BFE"/>
    <w:rsid w:val="00C11220"/>
    <w:rsid w:val="00C1133B"/>
    <w:rsid w:val="00C1335D"/>
    <w:rsid w:val="00C17ECD"/>
    <w:rsid w:val="00C23119"/>
    <w:rsid w:val="00C23AE8"/>
    <w:rsid w:val="00C27671"/>
    <w:rsid w:val="00C27C08"/>
    <w:rsid w:val="00C27C3F"/>
    <w:rsid w:val="00C41FF5"/>
    <w:rsid w:val="00C45EA8"/>
    <w:rsid w:val="00C46F18"/>
    <w:rsid w:val="00C5191E"/>
    <w:rsid w:val="00C53328"/>
    <w:rsid w:val="00C6158A"/>
    <w:rsid w:val="00C632F8"/>
    <w:rsid w:val="00C63351"/>
    <w:rsid w:val="00C6396C"/>
    <w:rsid w:val="00C63D31"/>
    <w:rsid w:val="00C66105"/>
    <w:rsid w:val="00C7274F"/>
    <w:rsid w:val="00C72F71"/>
    <w:rsid w:val="00C7402E"/>
    <w:rsid w:val="00C76B27"/>
    <w:rsid w:val="00C803C4"/>
    <w:rsid w:val="00C80E11"/>
    <w:rsid w:val="00C80E4F"/>
    <w:rsid w:val="00C827B5"/>
    <w:rsid w:val="00C90178"/>
    <w:rsid w:val="00C94976"/>
    <w:rsid w:val="00C97F5F"/>
    <w:rsid w:val="00CA08C9"/>
    <w:rsid w:val="00CA2785"/>
    <w:rsid w:val="00CB176F"/>
    <w:rsid w:val="00CB48EB"/>
    <w:rsid w:val="00CB49AE"/>
    <w:rsid w:val="00CB5A7B"/>
    <w:rsid w:val="00CB5AC2"/>
    <w:rsid w:val="00CC1BB9"/>
    <w:rsid w:val="00CC377E"/>
    <w:rsid w:val="00CC433D"/>
    <w:rsid w:val="00CC525A"/>
    <w:rsid w:val="00CD0C37"/>
    <w:rsid w:val="00CD2086"/>
    <w:rsid w:val="00CD3D46"/>
    <w:rsid w:val="00CD486E"/>
    <w:rsid w:val="00CD6A5C"/>
    <w:rsid w:val="00CD71BD"/>
    <w:rsid w:val="00CD742A"/>
    <w:rsid w:val="00CD75EF"/>
    <w:rsid w:val="00CE08AF"/>
    <w:rsid w:val="00CE103D"/>
    <w:rsid w:val="00CE1673"/>
    <w:rsid w:val="00CE16A2"/>
    <w:rsid w:val="00CE244F"/>
    <w:rsid w:val="00CE29E2"/>
    <w:rsid w:val="00CE2BD2"/>
    <w:rsid w:val="00CE5007"/>
    <w:rsid w:val="00CE6D20"/>
    <w:rsid w:val="00CE6E61"/>
    <w:rsid w:val="00CF00B8"/>
    <w:rsid w:val="00CF02FE"/>
    <w:rsid w:val="00CF0FC6"/>
    <w:rsid w:val="00CF1143"/>
    <w:rsid w:val="00CF1A37"/>
    <w:rsid w:val="00CF21FB"/>
    <w:rsid w:val="00CF26AB"/>
    <w:rsid w:val="00CF3D4F"/>
    <w:rsid w:val="00CF6C73"/>
    <w:rsid w:val="00CF7FC3"/>
    <w:rsid w:val="00D02B6F"/>
    <w:rsid w:val="00D02BDF"/>
    <w:rsid w:val="00D055A4"/>
    <w:rsid w:val="00D05807"/>
    <w:rsid w:val="00D05B3D"/>
    <w:rsid w:val="00D060DA"/>
    <w:rsid w:val="00D07682"/>
    <w:rsid w:val="00D14541"/>
    <w:rsid w:val="00D16015"/>
    <w:rsid w:val="00D16A59"/>
    <w:rsid w:val="00D178F5"/>
    <w:rsid w:val="00D20AA7"/>
    <w:rsid w:val="00D228EC"/>
    <w:rsid w:val="00D249B6"/>
    <w:rsid w:val="00D26CEB"/>
    <w:rsid w:val="00D27552"/>
    <w:rsid w:val="00D27741"/>
    <w:rsid w:val="00D307FF"/>
    <w:rsid w:val="00D309EF"/>
    <w:rsid w:val="00D31A57"/>
    <w:rsid w:val="00D31ABC"/>
    <w:rsid w:val="00D3264F"/>
    <w:rsid w:val="00D339E0"/>
    <w:rsid w:val="00D35B37"/>
    <w:rsid w:val="00D36E83"/>
    <w:rsid w:val="00D405B0"/>
    <w:rsid w:val="00D41501"/>
    <w:rsid w:val="00D462F6"/>
    <w:rsid w:val="00D512FF"/>
    <w:rsid w:val="00D51DDF"/>
    <w:rsid w:val="00D524D6"/>
    <w:rsid w:val="00D52900"/>
    <w:rsid w:val="00D5347F"/>
    <w:rsid w:val="00D5757E"/>
    <w:rsid w:val="00D60BF6"/>
    <w:rsid w:val="00D61204"/>
    <w:rsid w:val="00D623C0"/>
    <w:rsid w:val="00D623C7"/>
    <w:rsid w:val="00D631B1"/>
    <w:rsid w:val="00D65468"/>
    <w:rsid w:val="00D66C04"/>
    <w:rsid w:val="00D70DDD"/>
    <w:rsid w:val="00D7248C"/>
    <w:rsid w:val="00D755A3"/>
    <w:rsid w:val="00D77445"/>
    <w:rsid w:val="00D778C4"/>
    <w:rsid w:val="00D804DC"/>
    <w:rsid w:val="00D806A5"/>
    <w:rsid w:val="00D81935"/>
    <w:rsid w:val="00D81F3D"/>
    <w:rsid w:val="00D84781"/>
    <w:rsid w:val="00D8562F"/>
    <w:rsid w:val="00D85841"/>
    <w:rsid w:val="00D85D27"/>
    <w:rsid w:val="00D8694F"/>
    <w:rsid w:val="00D92242"/>
    <w:rsid w:val="00D92907"/>
    <w:rsid w:val="00D93795"/>
    <w:rsid w:val="00DA4FAB"/>
    <w:rsid w:val="00DA5B95"/>
    <w:rsid w:val="00DA5F5F"/>
    <w:rsid w:val="00DA6326"/>
    <w:rsid w:val="00DA6634"/>
    <w:rsid w:val="00DB2DA2"/>
    <w:rsid w:val="00DB2E7D"/>
    <w:rsid w:val="00DB38CB"/>
    <w:rsid w:val="00DB603A"/>
    <w:rsid w:val="00DB6688"/>
    <w:rsid w:val="00DB6A45"/>
    <w:rsid w:val="00DC14F3"/>
    <w:rsid w:val="00DC22B6"/>
    <w:rsid w:val="00DC3DB8"/>
    <w:rsid w:val="00DC51AF"/>
    <w:rsid w:val="00DC5439"/>
    <w:rsid w:val="00DD2CC3"/>
    <w:rsid w:val="00DD4240"/>
    <w:rsid w:val="00DD55AC"/>
    <w:rsid w:val="00DD676C"/>
    <w:rsid w:val="00DD712E"/>
    <w:rsid w:val="00DD78E2"/>
    <w:rsid w:val="00DE12DE"/>
    <w:rsid w:val="00DE177D"/>
    <w:rsid w:val="00DE1BB4"/>
    <w:rsid w:val="00DE1C75"/>
    <w:rsid w:val="00DE25E8"/>
    <w:rsid w:val="00DE4439"/>
    <w:rsid w:val="00DF05F5"/>
    <w:rsid w:val="00DF1147"/>
    <w:rsid w:val="00DF60B7"/>
    <w:rsid w:val="00DF73FE"/>
    <w:rsid w:val="00E000D9"/>
    <w:rsid w:val="00E01FB8"/>
    <w:rsid w:val="00E03745"/>
    <w:rsid w:val="00E0458C"/>
    <w:rsid w:val="00E0583C"/>
    <w:rsid w:val="00E06AE1"/>
    <w:rsid w:val="00E10881"/>
    <w:rsid w:val="00E1352F"/>
    <w:rsid w:val="00E14CFC"/>
    <w:rsid w:val="00E20C45"/>
    <w:rsid w:val="00E2161D"/>
    <w:rsid w:val="00E2277C"/>
    <w:rsid w:val="00E22917"/>
    <w:rsid w:val="00E2394B"/>
    <w:rsid w:val="00E24224"/>
    <w:rsid w:val="00E253FD"/>
    <w:rsid w:val="00E25F57"/>
    <w:rsid w:val="00E26514"/>
    <w:rsid w:val="00E2665C"/>
    <w:rsid w:val="00E27C27"/>
    <w:rsid w:val="00E3096F"/>
    <w:rsid w:val="00E32C86"/>
    <w:rsid w:val="00E335A1"/>
    <w:rsid w:val="00E336CA"/>
    <w:rsid w:val="00E3381B"/>
    <w:rsid w:val="00E347C8"/>
    <w:rsid w:val="00E367E8"/>
    <w:rsid w:val="00E40683"/>
    <w:rsid w:val="00E42B6E"/>
    <w:rsid w:val="00E4351D"/>
    <w:rsid w:val="00E4370B"/>
    <w:rsid w:val="00E43F75"/>
    <w:rsid w:val="00E452ED"/>
    <w:rsid w:val="00E47071"/>
    <w:rsid w:val="00E50F0A"/>
    <w:rsid w:val="00E52852"/>
    <w:rsid w:val="00E54242"/>
    <w:rsid w:val="00E57AB3"/>
    <w:rsid w:val="00E57FF5"/>
    <w:rsid w:val="00E602D2"/>
    <w:rsid w:val="00E620B1"/>
    <w:rsid w:val="00E71729"/>
    <w:rsid w:val="00E75733"/>
    <w:rsid w:val="00E779CC"/>
    <w:rsid w:val="00E800FC"/>
    <w:rsid w:val="00E805D2"/>
    <w:rsid w:val="00E809B6"/>
    <w:rsid w:val="00E80EE0"/>
    <w:rsid w:val="00E9133C"/>
    <w:rsid w:val="00E9305B"/>
    <w:rsid w:val="00E95C75"/>
    <w:rsid w:val="00EA0F82"/>
    <w:rsid w:val="00EA3E36"/>
    <w:rsid w:val="00EA44A8"/>
    <w:rsid w:val="00EA4D63"/>
    <w:rsid w:val="00EA5F38"/>
    <w:rsid w:val="00EA6940"/>
    <w:rsid w:val="00EA6ED2"/>
    <w:rsid w:val="00EA71C1"/>
    <w:rsid w:val="00EA722A"/>
    <w:rsid w:val="00EA7F46"/>
    <w:rsid w:val="00EB089C"/>
    <w:rsid w:val="00EB328C"/>
    <w:rsid w:val="00EC266B"/>
    <w:rsid w:val="00EC35CF"/>
    <w:rsid w:val="00EC3A59"/>
    <w:rsid w:val="00EC46C0"/>
    <w:rsid w:val="00EC5BA2"/>
    <w:rsid w:val="00EC6FFD"/>
    <w:rsid w:val="00ED14D9"/>
    <w:rsid w:val="00ED20A8"/>
    <w:rsid w:val="00ED672B"/>
    <w:rsid w:val="00ED7BA1"/>
    <w:rsid w:val="00EE0EFE"/>
    <w:rsid w:val="00EE1F52"/>
    <w:rsid w:val="00EE244D"/>
    <w:rsid w:val="00EE26F4"/>
    <w:rsid w:val="00EE2BCE"/>
    <w:rsid w:val="00EE3DD1"/>
    <w:rsid w:val="00EE663A"/>
    <w:rsid w:val="00EF00D7"/>
    <w:rsid w:val="00EF183F"/>
    <w:rsid w:val="00EF5A1E"/>
    <w:rsid w:val="00EF5EAE"/>
    <w:rsid w:val="00F016D4"/>
    <w:rsid w:val="00F01CFF"/>
    <w:rsid w:val="00F0639C"/>
    <w:rsid w:val="00F069A3"/>
    <w:rsid w:val="00F1031D"/>
    <w:rsid w:val="00F13528"/>
    <w:rsid w:val="00F14D62"/>
    <w:rsid w:val="00F16375"/>
    <w:rsid w:val="00F20848"/>
    <w:rsid w:val="00F2102F"/>
    <w:rsid w:val="00F21F1E"/>
    <w:rsid w:val="00F22846"/>
    <w:rsid w:val="00F23096"/>
    <w:rsid w:val="00F230EA"/>
    <w:rsid w:val="00F23992"/>
    <w:rsid w:val="00F248B5"/>
    <w:rsid w:val="00F24C4A"/>
    <w:rsid w:val="00F24EEE"/>
    <w:rsid w:val="00F2624B"/>
    <w:rsid w:val="00F337BE"/>
    <w:rsid w:val="00F3408E"/>
    <w:rsid w:val="00F360F2"/>
    <w:rsid w:val="00F36DAE"/>
    <w:rsid w:val="00F37D1C"/>
    <w:rsid w:val="00F41693"/>
    <w:rsid w:val="00F417EC"/>
    <w:rsid w:val="00F43D91"/>
    <w:rsid w:val="00F50958"/>
    <w:rsid w:val="00F50B20"/>
    <w:rsid w:val="00F54F9A"/>
    <w:rsid w:val="00F577C4"/>
    <w:rsid w:val="00F63BAF"/>
    <w:rsid w:val="00F63BF7"/>
    <w:rsid w:val="00F64AAF"/>
    <w:rsid w:val="00F66AA2"/>
    <w:rsid w:val="00F702FA"/>
    <w:rsid w:val="00F71D17"/>
    <w:rsid w:val="00F72689"/>
    <w:rsid w:val="00F76B1E"/>
    <w:rsid w:val="00F76C99"/>
    <w:rsid w:val="00F81B23"/>
    <w:rsid w:val="00F82072"/>
    <w:rsid w:val="00F827DF"/>
    <w:rsid w:val="00F852B7"/>
    <w:rsid w:val="00F87CDA"/>
    <w:rsid w:val="00F901FD"/>
    <w:rsid w:val="00F90967"/>
    <w:rsid w:val="00F90E57"/>
    <w:rsid w:val="00F9105B"/>
    <w:rsid w:val="00F911EA"/>
    <w:rsid w:val="00F933F9"/>
    <w:rsid w:val="00F93E70"/>
    <w:rsid w:val="00F94284"/>
    <w:rsid w:val="00F94699"/>
    <w:rsid w:val="00F971CB"/>
    <w:rsid w:val="00F9799A"/>
    <w:rsid w:val="00F97C13"/>
    <w:rsid w:val="00F97CE1"/>
    <w:rsid w:val="00FA03E0"/>
    <w:rsid w:val="00FA0930"/>
    <w:rsid w:val="00FA1F4B"/>
    <w:rsid w:val="00FA415D"/>
    <w:rsid w:val="00FA5CA5"/>
    <w:rsid w:val="00FA79C2"/>
    <w:rsid w:val="00FB07C0"/>
    <w:rsid w:val="00FB0E51"/>
    <w:rsid w:val="00FB1259"/>
    <w:rsid w:val="00FB2843"/>
    <w:rsid w:val="00FB5A4F"/>
    <w:rsid w:val="00FB6366"/>
    <w:rsid w:val="00FC5EE1"/>
    <w:rsid w:val="00FC6276"/>
    <w:rsid w:val="00FC666B"/>
    <w:rsid w:val="00FC723C"/>
    <w:rsid w:val="00FD0215"/>
    <w:rsid w:val="00FD0365"/>
    <w:rsid w:val="00FD06E2"/>
    <w:rsid w:val="00FD0F66"/>
    <w:rsid w:val="00FD1F90"/>
    <w:rsid w:val="00FD2520"/>
    <w:rsid w:val="00FE1910"/>
    <w:rsid w:val="00FE1DF4"/>
    <w:rsid w:val="00FE2663"/>
    <w:rsid w:val="00FE33AB"/>
    <w:rsid w:val="00FF0AAB"/>
    <w:rsid w:val="00FF0F82"/>
    <w:rsid w:val="00FF1829"/>
    <w:rsid w:val="00FF2D15"/>
    <w:rsid w:val="00FF4938"/>
    <w:rsid w:val="00FF4F6E"/>
    <w:rsid w:val="00FF515A"/>
    <w:rsid w:val="00FF59FD"/>
    <w:rsid w:val="00FF63E1"/>
    <w:rsid w:val="00FF7BA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33B4D6E4"/>
  <w14:defaultImageDpi w14:val="0"/>
  <w15:docId w15:val="{1778CB46-50D4-45BF-96B2-33588CB56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List Number" w:semiHidden="1" w:unhideWhenUsed="1"/>
    <w:lsdException w:name="List 4" w:semiHidden="1" w:unhideWhenUsed="1"/>
    <w:lsdException w:name="List 5" w:semiHidden="1" w:unhideWhenUsed="1"/>
    <w:lsdException w:name="Title" w:uiPriority="10" w:qFormat="1"/>
    <w:lsdException w:name="Default Paragraph Font" w:semiHidden="1" w:uiPriority="1" w:unhideWhenUsed="1"/>
    <w:lsdException w:name="Body Text" w:uiPriority="1" w:qFormat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Strong" w:uiPriority="22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1C75"/>
  </w:style>
  <w:style w:type="paragraph" w:styleId="Heading1">
    <w:name w:val="heading 1"/>
    <w:basedOn w:val="Normal"/>
    <w:next w:val="Normal"/>
    <w:link w:val="Heading1Char"/>
    <w:uiPriority w:val="9"/>
    <w:qFormat/>
    <w:rsid w:val="0056586A"/>
    <w:pPr>
      <w:spacing w:after="0" w:line="240" w:lineRule="auto"/>
      <w:jc w:val="center"/>
      <w:outlineLvl w:val="0"/>
    </w:pPr>
    <w:rPr>
      <w:rFonts w:ascii="Times New Roman" w:hAnsi="Times New Roman"/>
      <w:b/>
      <w:sz w:val="28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56586A"/>
    <w:pPr>
      <w:numPr>
        <w:ilvl w:val="1"/>
        <w:numId w:val="1"/>
      </w:numPr>
      <w:spacing w:line="480" w:lineRule="auto"/>
      <w:ind w:left="709" w:hanging="709"/>
      <w:outlineLvl w:val="1"/>
    </w:pPr>
    <w:rPr>
      <w:rFonts w:ascii="Times New Roman" w:hAnsi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56586A"/>
    <w:pPr>
      <w:numPr>
        <w:ilvl w:val="2"/>
        <w:numId w:val="1"/>
      </w:numPr>
      <w:spacing w:line="480" w:lineRule="auto"/>
      <w:ind w:left="709" w:hanging="709"/>
      <w:jc w:val="both"/>
      <w:outlineLvl w:val="2"/>
    </w:pPr>
    <w:rPr>
      <w:rFonts w:ascii="Times New Roman" w:hAnsi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locked/>
    <w:rsid w:val="0056586A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locked/>
    <w:rsid w:val="0056586A"/>
    <w:rPr>
      <w:rFonts w:ascii="Times New Roman" w:hAnsi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locked/>
    <w:rsid w:val="0056586A"/>
    <w:rPr>
      <w:rFonts w:ascii="Times New Roman" w:hAnsi="Times New Roman"/>
      <w:b/>
      <w:sz w:val="24"/>
      <w:szCs w:val="24"/>
    </w:rPr>
  </w:style>
  <w:style w:type="paragraph" w:styleId="ListParagraph">
    <w:name w:val="List Paragraph"/>
    <w:aliases w:val="spasi 2 taiiii"/>
    <w:basedOn w:val="Normal"/>
    <w:link w:val="ListParagraphChar"/>
    <w:uiPriority w:val="34"/>
    <w:qFormat/>
    <w:rsid w:val="00D8562F"/>
    <w:pPr>
      <w:ind w:left="720"/>
      <w:contextualSpacing/>
    </w:pPr>
  </w:style>
  <w:style w:type="paragraph" w:styleId="NoSpacing">
    <w:name w:val="No Spacing"/>
    <w:uiPriority w:val="1"/>
    <w:qFormat/>
    <w:rsid w:val="005C02B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F911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F911EA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F911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F911EA"/>
    <w:rPr>
      <w:rFonts w:cs="Times New Roman"/>
    </w:rPr>
  </w:style>
  <w:style w:type="table" w:styleId="TableGrid">
    <w:name w:val="Table Grid"/>
    <w:basedOn w:val="TableNormal"/>
    <w:uiPriority w:val="39"/>
    <w:rsid w:val="00F911E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spasi 2 taiiii Char"/>
    <w:link w:val="ListParagraph"/>
    <w:uiPriority w:val="34"/>
    <w:locked/>
    <w:rsid w:val="00F911EA"/>
  </w:style>
  <w:style w:type="paragraph" w:styleId="FootnoteText">
    <w:name w:val="footnote text"/>
    <w:basedOn w:val="Normal"/>
    <w:link w:val="FootnoteTextChar"/>
    <w:uiPriority w:val="99"/>
    <w:semiHidden/>
    <w:unhideWhenUsed/>
    <w:rsid w:val="00144A0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144A05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44A05"/>
    <w:rPr>
      <w:rFonts w:cs="Times New Roman"/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270E9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ID" w:eastAsia="en-ID"/>
    </w:rPr>
  </w:style>
  <w:style w:type="character" w:styleId="Hyperlink">
    <w:name w:val="Hyperlink"/>
    <w:basedOn w:val="DefaultParagraphFont"/>
    <w:uiPriority w:val="99"/>
    <w:unhideWhenUsed/>
    <w:rsid w:val="00773ACB"/>
    <w:rPr>
      <w:rFonts w:cs="Times New Roman"/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73ACB"/>
    <w:rPr>
      <w:rFonts w:cs="Times New Roman"/>
      <w:color w:val="605E5C"/>
      <w:shd w:val="clear" w:color="auto" w:fill="E1DFDD"/>
    </w:rPr>
  </w:style>
  <w:style w:type="paragraph" w:customStyle="1" w:styleId="Tabel">
    <w:name w:val="Tabel"/>
    <w:basedOn w:val="Normal"/>
    <w:link w:val="TabelChar"/>
    <w:qFormat/>
    <w:rsid w:val="00CC377E"/>
    <w:pPr>
      <w:spacing w:line="360" w:lineRule="auto"/>
      <w:jc w:val="center"/>
    </w:pPr>
    <w:rPr>
      <w:rFonts w:ascii="Times New Roman" w:hAnsi="Times New Roman"/>
      <w:b/>
      <w:bCs/>
      <w:sz w:val="24"/>
      <w:szCs w:val="24"/>
    </w:rPr>
  </w:style>
  <w:style w:type="character" w:customStyle="1" w:styleId="TabelChar">
    <w:name w:val="Tabel Char"/>
    <w:basedOn w:val="DefaultParagraphFont"/>
    <w:link w:val="Tabel"/>
    <w:locked/>
    <w:rsid w:val="00CC377E"/>
    <w:rPr>
      <w:rFonts w:ascii="Times New Roman" w:hAnsi="Times New Roman" w:cs="Times New Roman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E50F0A"/>
    <w:pPr>
      <w:tabs>
        <w:tab w:val="right" w:leader="dot" w:pos="7927"/>
      </w:tabs>
      <w:spacing w:before="240" w:after="0" w:line="240" w:lineRule="auto"/>
    </w:pPr>
    <w:rPr>
      <w:rFonts w:ascii="Times New Roman" w:hAnsi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5041F"/>
    <w:pPr>
      <w:tabs>
        <w:tab w:val="left" w:pos="426"/>
        <w:tab w:val="left" w:pos="851"/>
        <w:tab w:val="right" w:leader="dot" w:pos="7927"/>
      </w:tabs>
      <w:spacing w:after="0" w:line="240" w:lineRule="auto"/>
      <w:ind w:left="220"/>
    </w:pPr>
    <w:rPr>
      <w:rFonts w:cs="Calibri"/>
      <w:noProof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553614"/>
    <w:pPr>
      <w:tabs>
        <w:tab w:val="left" w:pos="851"/>
        <w:tab w:val="left" w:pos="1100"/>
        <w:tab w:val="right" w:leader="dot" w:pos="7927"/>
      </w:tabs>
      <w:spacing w:after="0" w:line="240" w:lineRule="auto"/>
      <w:ind w:left="440"/>
    </w:pPr>
    <w:rPr>
      <w:rFonts w:cs="Calibr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71640F"/>
    <w:pPr>
      <w:spacing w:after="0"/>
      <w:ind w:left="660"/>
    </w:pPr>
    <w:rPr>
      <w:rFonts w:cs="Calibr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71640F"/>
    <w:pPr>
      <w:spacing w:after="0"/>
      <w:ind w:left="880"/>
    </w:pPr>
    <w:rPr>
      <w:rFonts w:cs="Calibr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71640F"/>
    <w:pPr>
      <w:spacing w:after="0"/>
      <w:ind w:left="1100"/>
    </w:pPr>
    <w:rPr>
      <w:rFonts w:cs="Calibr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71640F"/>
    <w:pPr>
      <w:spacing w:after="0"/>
      <w:ind w:left="1320"/>
    </w:pPr>
    <w:rPr>
      <w:rFonts w:cs="Calibr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71640F"/>
    <w:pPr>
      <w:spacing w:after="0"/>
      <w:ind w:left="1540"/>
    </w:pPr>
    <w:rPr>
      <w:rFonts w:cs="Calibr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71640F"/>
    <w:pPr>
      <w:spacing w:after="0"/>
      <w:ind w:left="1760"/>
    </w:pPr>
    <w:rPr>
      <w:rFonts w:cs="Calibri"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437EC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B066CD"/>
    <w:pPr>
      <w:outlineLvl w:val="9"/>
    </w:pPr>
    <w:rPr>
      <w:lang w:eastAsia="en-US"/>
    </w:rPr>
  </w:style>
  <w:style w:type="paragraph" w:customStyle="1" w:styleId="Subbab2">
    <w:name w:val="Sub bab 2"/>
    <w:basedOn w:val="Heading2"/>
    <w:next w:val="Heading2"/>
    <w:link w:val="Subbab2Char"/>
    <w:qFormat/>
    <w:rsid w:val="00BA2C95"/>
    <w:pPr>
      <w:numPr>
        <w:numId w:val="7"/>
      </w:numPr>
      <w:spacing w:line="360" w:lineRule="auto"/>
      <w:jc w:val="both"/>
    </w:pPr>
  </w:style>
  <w:style w:type="paragraph" w:customStyle="1" w:styleId="subbab21">
    <w:name w:val="sub bab 2.1"/>
    <w:basedOn w:val="Heading3"/>
    <w:next w:val="Heading3"/>
    <w:link w:val="subbab21Char"/>
    <w:qFormat/>
    <w:rsid w:val="00BA2C95"/>
    <w:pPr>
      <w:numPr>
        <w:numId w:val="7"/>
      </w:numPr>
      <w:spacing w:line="360" w:lineRule="auto"/>
    </w:pPr>
  </w:style>
  <w:style w:type="character" w:customStyle="1" w:styleId="Subbab2Char">
    <w:name w:val="Sub bab 2 Char"/>
    <w:basedOn w:val="Heading2Char"/>
    <w:link w:val="Subbab2"/>
    <w:locked/>
    <w:rsid w:val="00BA2C95"/>
    <w:rPr>
      <w:rFonts w:ascii="Times New Roman" w:hAnsi="Times New Roman"/>
      <w:b/>
      <w:sz w:val="24"/>
      <w:szCs w:val="24"/>
    </w:rPr>
  </w:style>
  <w:style w:type="paragraph" w:customStyle="1" w:styleId="subbab3">
    <w:name w:val="sub bab 3"/>
    <w:basedOn w:val="Heading2"/>
    <w:next w:val="Heading2"/>
    <w:link w:val="subbab3Char"/>
    <w:qFormat/>
    <w:rsid w:val="0099621D"/>
    <w:pPr>
      <w:numPr>
        <w:ilvl w:val="0"/>
        <w:numId w:val="29"/>
      </w:numPr>
      <w:spacing w:line="360" w:lineRule="auto"/>
    </w:pPr>
    <w:rPr>
      <w:bCs/>
    </w:rPr>
  </w:style>
  <w:style w:type="character" w:customStyle="1" w:styleId="subbab21Char">
    <w:name w:val="sub bab 2.1 Char"/>
    <w:basedOn w:val="Heading3Char"/>
    <w:link w:val="subbab21"/>
    <w:locked/>
    <w:rsid w:val="00BA2C95"/>
    <w:rPr>
      <w:rFonts w:ascii="Times New Roman" w:hAnsi="Times New Roman"/>
      <w:b/>
      <w:sz w:val="24"/>
      <w:szCs w:val="24"/>
    </w:rPr>
  </w:style>
  <w:style w:type="paragraph" w:customStyle="1" w:styleId="subbab31">
    <w:name w:val="sub bab 3.1"/>
    <w:basedOn w:val="Heading3"/>
    <w:next w:val="Heading3"/>
    <w:link w:val="subbab31Char"/>
    <w:qFormat/>
    <w:rsid w:val="0099621D"/>
    <w:pPr>
      <w:numPr>
        <w:numId w:val="30"/>
      </w:numPr>
      <w:tabs>
        <w:tab w:val="left" w:pos="851"/>
      </w:tabs>
      <w:spacing w:line="360" w:lineRule="auto"/>
    </w:pPr>
    <w:rPr>
      <w:bCs/>
    </w:rPr>
  </w:style>
  <w:style w:type="character" w:customStyle="1" w:styleId="subbab3Char">
    <w:name w:val="sub bab 3 Char"/>
    <w:basedOn w:val="Heading2Char"/>
    <w:link w:val="subbab3"/>
    <w:locked/>
    <w:rsid w:val="0099621D"/>
    <w:rPr>
      <w:rFonts w:ascii="Times New Roman" w:hAnsi="Times New Roman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667AAC"/>
    <w:rPr>
      <w:rFonts w:cs="Times New Roman"/>
      <w:color w:val="954F72" w:themeColor="followedHyperlink"/>
      <w:u w:val="single"/>
    </w:rPr>
  </w:style>
  <w:style w:type="character" w:customStyle="1" w:styleId="subbab31Char">
    <w:name w:val="sub bab 3.1 Char"/>
    <w:basedOn w:val="Heading3Char"/>
    <w:link w:val="subbab31"/>
    <w:locked/>
    <w:rsid w:val="0099621D"/>
    <w:rPr>
      <w:rFonts w:ascii="Times New Roman" w:hAnsi="Times New Roman"/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28D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728D7"/>
    <w:rPr>
      <w:rFonts w:ascii="Tahoma" w:hAnsi="Tahoma" w:cs="Tahoma"/>
      <w:sz w:val="16"/>
      <w:szCs w:val="16"/>
    </w:rPr>
  </w:style>
  <w:style w:type="paragraph" w:customStyle="1" w:styleId="lampiran">
    <w:name w:val="lampiran"/>
    <w:basedOn w:val="Caption"/>
    <w:link w:val="lampiranChar"/>
    <w:qFormat/>
    <w:rsid w:val="000074A4"/>
    <w:pPr>
      <w:spacing w:line="360" w:lineRule="auto"/>
      <w:jc w:val="both"/>
    </w:pPr>
    <w:rPr>
      <w:rFonts w:ascii="Times New Roman" w:hAnsi="Times New Roman"/>
      <w:b/>
      <w:i w:val="0"/>
      <w:color w:val="000000" w:themeColor="text1"/>
      <w:sz w:val="24"/>
    </w:rPr>
  </w:style>
  <w:style w:type="character" w:customStyle="1" w:styleId="CaptionChar">
    <w:name w:val="Caption Char"/>
    <w:basedOn w:val="DefaultParagraphFont"/>
    <w:link w:val="Caption"/>
    <w:uiPriority w:val="35"/>
    <w:rsid w:val="000074A4"/>
    <w:rPr>
      <w:i/>
      <w:iCs/>
      <w:color w:val="44546A" w:themeColor="text2"/>
      <w:sz w:val="18"/>
      <w:szCs w:val="18"/>
    </w:rPr>
  </w:style>
  <w:style w:type="character" w:customStyle="1" w:styleId="lampiranChar">
    <w:name w:val="lampiran Char"/>
    <w:basedOn w:val="CaptionChar"/>
    <w:link w:val="lampiran"/>
    <w:rsid w:val="000074A4"/>
    <w:rPr>
      <w:rFonts w:ascii="Times New Roman" w:hAnsi="Times New Roman"/>
      <w:b/>
      <w:i w:val="0"/>
      <w:iCs/>
      <w:color w:val="000000" w:themeColor="text1"/>
      <w:sz w:val="24"/>
      <w:szCs w:val="18"/>
    </w:rPr>
  </w:style>
  <w:style w:type="paragraph" w:styleId="TableofFigures">
    <w:name w:val="table of figures"/>
    <w:basedOn w:val="Normal"/>
    <w:next w:val="Normal"/>
    <w:uiPriority w:val="99"/>
    <w:rsid w:val="00365D9B"/>
    <w:pPr>
      <w:spacing w:after="0"/>
    </w:pPr>
    <w:rPr>
      <w:rFonts w:cstheme="minorHAnsi"/>
      <w:i/>
      <w:i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A60C0C"/>
    <w:rPr>
      <w:color w:val="808080"/>
    </w:rPr>
  </w:style>
  <w:style w:type="table" w:customStyle="1" w:styleId="TableGrid1">
    <w:name w:val="Table Grid1"/>
    <w:basedOn w:val="TableNormal"/>
    <w:next w:val="TableGrid"/>
    <w:uiPriority w:val="39"/>
    <w:rsid w:val="00A60C0C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ubbab4">
    <w:name w:val="sub bab 4"/>
    <w:basedOn w:val="Heading2"/>
    <w:next w:val="Heading2"/>
    <w:link w:val="subbab4Char"/>
    <w:qFormat/>
    <w:rsid w:val="00A21A88"/>
    <w:pPr>
      <w:numPr>
        <w:numId w:val="37"/>
      </w:numPr>
      <w:spacing w:line="360" w:lineRule="auto"/>
      <w:ind w:hanging="660"/>
    </w:pPr>
    <w:rPr>
      <w:bCs/>
    </w:rPr>
  </w:style>
  <w:style w:type="paragraph" w:customStyle="1" w:styleId="subbab41">
    <w:name w:val="sub bab 4.1"/>
    <w:basedOn w:val="Heading3"/>
    <w:next w:val="Heading3"/>
    <w:link w:val="subbab41Char"/>
    <w:qFormat/>
    <w:rsid w:val="002235B4"/>
    <w:pPr>
      <w:numPr>
        <w:numId w:val="37"/>
      </w:numPr>
      <w:ind w:left="709" w:hanging="709"/>
    </w:pPr>
    <w:rPr>
      <w:bCs/>
    </w:rPr>
  </w:style>
  <w:style w:type="character" w:customStyle="1" w:styleId="subbab4Char">
    <w:name w:val="sub bab 4 Char"/>
    <w:basedOn w:val="Heading2Char"/>
    <w:link w:val="subbab4"/>
    <w:rsid w:val="00A21A88"/>
    <w:rPr>
      <w:rFonts w:ascii="Times New Roman" w:hAnsi="Times New Roman"/>
      <w:b/>
      <w:bCs/>
      <w:sz w:val="24"/>
      <w:szCs w:val="24"/>
    </w:rPr>
  </w:style>
  <w:style w:type="paragraph" w:customStyle="1" w:styleId="subbab5">
    <w:name w:val="sub bab 5"/>
    <w:basedOn w:val="Heading2"/>
    <w:next w:val="Heading2"/>
    <w:link w:val="subbab5Char"/>
    <w:qFormat/>
    <w:rsid w:val="002235B4"/>
    <w:pPr>
      <w:numPr>
        <w:ilvl w:val="0"/>
        <w:numId w:val="62"/>
      </w:numPr>
      <w:ind w:left="709" w:hanging="709"/>
      <w:jc w:val="both"/>
    </w:pPr>
    <w:rPr>
      <w:bCs/>
    </w:rPr>
  </w:style>
  <w:style w:type="character" w:customStyle="1" w:styleId="subbab41Char">
    <w:name w:val="sub bab 4.1 Char"/>
    <w:basedOn w:val="Heading3Char"/>
    <w:link w:val="subbab41"/>
    <w:rsid w:val="002235B4"/>
    <w:rPr>
      <w:rFonts w:ascii="Times New Roman" w:hAnsi="Times New Roman"/>
      <w:b/>
      <w:bCs/>
      <w:sz w:val="24"/>
      <w:szCs w:val="24"/>
    </w:rPr>
  </w:style>
  <w:style w:type="paragraph" w:customStyle="1" w:styleId="subbab51">
    <w:name w:val="sub bab 5.1"/>
    <w:basedOn w:val="Heading3"/>
    <w:next w:val="Heading3"/>
    <w:link w:val="subbab51Char"/>
    <w:qFormat/>
    <w:rsid w:val="002235B4"/>
    <w:pPr>
      <w:numPr>
        <w:numId w:val="63"/>
      </w:numPr>
    </w:pPr>
    <w:rPr>
      <w:bCs/>
    </w:rPr>
  </w:style>
  <w:style w:type="character" w:customStyle="1" w:styleId="subbab5Char">
    <w:name w:val="sub bab 5 Char"/>
    <w:basedOn w:val="Heading2Char"/>
    <w:link w:val="subbab5"/>
    <w:rsid w:val="002235B4"/>
    <w:rPr>
      <w:rFonts w:ascii="Times New Roman" w:hAnsi="Times New Roman"/>
      <w:b/>
      <w:bCs/>
      <w:sz w:val="24"/>
      <w:szCs w:val="24"/>
    </w:rPr>
  </w:style>
  <w:style w:type="character" w:customStyle="1" w:styleId="subbab51Char">
    <w:name w:val="sub bab 5.1 Char"/>
    <w:basedOn w:val="Heading3Char"/>
    <w:link w:val="subbab51"/>
    <w:rsid w:val="002235B4"/>
    <w:rPr>
      <w:rFonts w:ascii="Times New Roman" w:hAnsi="Times New Roman"/>
      <w:b/>
      <w:bCs/>
      <w:sz w:val="24"/>
      <w:szCs w:val="24"/>
    </w:rPr>
  </w:style>
  <w:style w:type="table" w:customStyle="1" w:styleId="TableGrid0">
    <w:name w:val="TableGrid"/>
    <w:rsid w:val="00DC3DB8"/>
    <w:pPr>
      <w:spacing w:after="0" w:line="240" w:lineRule="auto"/>
    </w:pPr>
    <w:rPr>
      <w:rFonts w:cstheme="minorBidi"/>
      <w:lang w:val="en-ID" w:eastAsia="en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qFormat/>
    <w:rsid w:val="00996D78"/>
    <w:pPr>
      <w:widowControl w:val="0"/>
      <w:autoSpaceDE w:val="0"/>
      <w:autoSpaceDN w:val="0"/>
      <w:spacing w:after="0" w:line="240" w:lineRule="auto"/>
      <w:ind w:left="2999"/>
      <w:jc w:val="center"/>
    </w:pPr>
    <w:rPr>
      <w:rFonts w:ascii="Arial" w:eastAsia="Arial" w:hAnsi="Arial" w:cs="Arial"/>
      <w:b/>
      <w:bCs/>
      <w:sz w:val="16"/>
      <w:szCs w:val="16"/>
      <w:lang w:val="m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996D78"/>
    <w:rPr>
      <w:rFonts w:ascii="Arial" w:eastAsia="Arial" w:hAnsi="Arial" w:cs="Arial"/>
      <w:b/>
      <w:bCs/>
      <w:sz w:val="16"/>
      <w:szCs w:val="16"/>
      <w:lang w:val="ms" w:eastAsia="en-US"/>
    </w:rPr>
  </w:style>
  <w:style w:type="paragraph" w:customStyle="1" w:styleId="TableParagraph">
    <w:name w:val="Table Paragraph"/>
    <w:basedOn w:val="Normal"/>
    <w:uiPriority w:val="1"/>
    <w:qFormat/>
    <w:rsid w:val="00996D78"/>
    <w:pPr>
      <w:widowControl w:val="0"/>
      <w:autoSpaceDE w:val="0"/>
      <w:autoSpaceDN w:val="0"/>
      <w:spacing w:after="0" w:line="240" w:lineRule="auto"/>
    </w:pPr>
    <w:rPr>
      <w:rFonts w:ascii="Arial MT" w:eastAsia="Arial MT" w:hAnsi="Arial MT" w:cs="Arial MT"/>
      <w:lang w:val="m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8556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4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2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1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05150F-8F34-45FA-8DCA-D06C0373E4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32</TotalTime>
  <Pages>2</Pages>
  <Words>356</Words>
  <Characters>203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Lenovo</cp:lastModifiedBy>
  <cp:revision>818</cp:revision>
  <cp:lastPrinted>2022-03-06T04:38:00Z</cp:lastPrinted>
  <dcterms:created xsi:type="dcterms:W3CDTF">2021-12-05T11:16:00Z</dcterms:created>
  <dcterms:modified xsi:type="dcterms:W3CDTF">2022-04-24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b376976-e16b-3fca-8e41-2f8476d52995</vt:lpwstr>
  </property>
  <property fmtid="{D5CDD505-2E9C-101B-9397-08002B2CF9AE}" pid="24" name="Mendeley Citation Style_1">
    <vt:lpwstr>http://www.zotero.org/styles/american-sociological-association</vt:lpwstr>
  </property>
</Properties>
</file>